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53C7F4" w14:textId="398C2D94" w:rsidR="00117466" w:rsidRPr="00D35A7C" w:rsidRDefault="00BB18AB" w:rsidP="00A003D5">
      <w:pPr>
        <w:pStyle w:val="Heading1"/>
        <w:rPr>
          <w:rFonts w:ascii="Times New Roman" w:hAnsi="Times New Roman" w:cs="Times New Roman"/>
        </w:rPr>
      </w:pPr>
      <w:bookmarkStart w:id="0" w:name="_Toc128143904"/>
      <w:bookmarkStart w:id="1" w:name="_Toc179148156"/>
      <w:r w:rsidRPr="00D35A7C">
        <w:rPr>
          <w:rFonts w:ascii="Times New Roman" w:hAnsi="Times New Roman" w:cs="Times New Roman"/>
          <w:color w:val="000000" w:themeColor="text1"/>
        </w:rPr>
        <w:t>Abstract</w:t>
      </w:r>
      <w:bookmarkEnd w:id="1"/>
    </w:p>
    <w:p w14:paraId="1225330B" w14:textId="77777777" w:rsidR="00E90F16" w:rsidRPr="00D35A7C" w:rsidRDefault="00E90F16" w:rsidP="00851EF1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2" w:name="_Toc179148157"/>
      <w:r w:rsidRPr="00D35A7C">
        <w:rPr>
          <w:rFonts w:ascii="Times New Roman" w:hAnsi="Times New Roman" w:cs="Times New Roman"/>
          <w:color w:val="000000" w:themeColor="text1"/>
        </w:rPr>
        <w:t>Scope</w:t>
      </w:r>
      <w:bookmarkEnd w:id="2"/>
    </w:p>
    <w:p w14:paraId="3823E0B3" w14:textId="6393B4CE" w:rsidR="00E90F16" w:rsidRPr="00D35A7C" w:rsidRDefault="00E90F16" w:rsidP="00E90F16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ranberries </w:t>
      </w:r>
      <w:r w:rsidR="009E18AF">
        <w:rPr>
          <w:rFonts w:ascii="Times New Roman" w:hAnsi="Times New Roman" w:cs="Times New Roman"/>
          <w:color w:val="000000" w:themeColor="text1"/>
          <w:sz w:val="24"/>
          <w:szCs w:val="24"/>
        </w:rPr>
        <w:t>contain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174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ytochemicals </w:t>
      </w:r>
      <w:r w:rsidR="009E18AF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A003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174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tent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tioxidant</w:t>
      </w:r>
      <w:r w:rsidR="001174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perties</w:t>
      </w:r>
      <w:r w:rsidR="00A003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003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enethyl isothiocyanate (PEITC) found in crucife</w:t>
      </w:r>
      <w:r w:rsidR="001174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s</w:t>
      </w:r>
      <w:r w:rsidR="00A003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7B68F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ssesse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i-cancer and anti-inflammatory properties. </w:t>
      </w:r>
      <w:r w:rsidR="00567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se </w:t>
      </w:r>
      <w:r w:rsidR="009E18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od </w:t>
      </w:r>
      <w:r w:rsidR="005670A3">
        <w:rPr>
          <w:rFonts w:ascii="Times New Roman" w:hAnsi="Times New Roman" w:cs="Times New Roman"/>
          <w:color w:val="000000" w:themeColor="text1"/>
          <w:sz w:val="24"/>
          <w:szCs w:val="24"/>
        </w:rPr>
        <w:t>additiv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70A3">
        <w:rPr>
          <w:rFonts w:ascii="Times New Roman" w:hAnsi="Times New Roman" w:cs="Times New Roman"/>
          <w:color w:val="000000" w:themeColor="text1"/>
          <w:sz w:val="24"/>
          <w:szCs w:val="24"/>
        </w:rPr>
        <w:t>can alter gut microbiota and improve host’s health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670A3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560B8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crobiom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003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ial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etabolite</w:t>
      </w:r>
      <w:r w:rsidR="00567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action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0B8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the host’s cells </w:t>
      </w:r>
      <w:r w:rsidR="009E18AF">
        <w:rPr>
          <w:rFonts w:ascii="Times New Roman" w:hAnsi="Times New Roman" w:cs="Times New Roman"/>
          <w:color w:val="000000" w:themeColor="text1"/>
          <w:sz w:val="24"/>
          <w:szCs w:val="24"/>
        </w:rPr>
        <w:t>help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intaining gastrointestinal </w:t>
      </w:r>
      <w:r w:rsidR="00560B8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GI)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ract balance.</w:t>
      </w:r>
    </w:p>
    <w:p w14:paraId="536FF33D" w14:textId="77777777" w:rsidR="00E90F16" w:rsidRPr="00D35A7C" w:rsidRDefault="00E90F16" w:rsidP="00851EF1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3" w:name="_Toc179148158"/>
      <w:r w:rsidRPr="00D35A7C">
        <w:rPr>
          <w:rFonts w:ascii="Times New Roman" w:hAnsi="Times New Roman" w:cs="Times New Roman"/>
          <w:color w:val="000000" w:themeColor="text1"/>
        </w:rPr>
        <w:t>Methods and results</w:t>
      </w:r>
      <w:bookmarkEnd w:id="3"/>
    </w:p>
    <w:p w14:paraId="2FDF1693" w14:textId="3EAD1845" w:rsidR="00E90F16" w:rsidRPr="00D35A7C" w:rsidRDefault="00D26461" w:rsidP="00E90F16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We studied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tera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gut microbiomes and metabolomes by cranberry and PEITC enriched diets in wi</w:t>
      </w:r>
      <w:r w:rsidR="003C30A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d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type (WT) and Nrf2 knockout (KO)</w:t>
      </w:r>
      <w:r w:rsidR="00560B8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ice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560B8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diets’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tential in reducing inflamma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isks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Nrf2 KO mice had</w:t>
      </w:r>
      <w:r w:rsidR="009151B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er alpha diversity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to WT. Cranberry and PEITC limited the inflammatory effect of dextran sulfate sodium (DSS) 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reas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E90F1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iversity of gut microbiota.</w:t>
      </w:r>
      <w:r w:rsidR="00511B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SS challenge altered the production of several metabolites while PEITC and cranberry reversed</w:t>
      </w:r>
      <w:r w:rsidR="007B68F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of</w:t>
      </w:r>
      <w:r w:rsidR="00511B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B7B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ose </w:t>
      </w:r>
      <w:r w:rsidR="00511B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nges. Nrf2 KO mice had lower levels of </w:t>
      </w:r>
      <w:r w:rsidR="00F33F4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rt-chain fatty acids (SCFA) and </w:t>
      </w:r>
      <w:r w:rsidR="00511B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mino acids, and higher levels of secondary bile acids</w:t>
      </w:r>
      <w:r w:rsidR="00D379C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C71C698" w14:textId="31433789" w:rsidR="00E90F16" w:rsidRPr="00D35A7C" w:rsidRDefault="00E90F16" w:rsidP="00851EF1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4" w:name="_Toc179148159"/>
      <w:r w:rsidRPr="00D35A7C">
        <w:rPr>
          <w:rFonts w:ascii="Times New Roman" w:hAnsi="Times New Roman" w:cs="Times New Roman"/>
          <w:color w:val="000000" w:themeColor="text1"/>
        </w:rPr>
        <w:t>Conclusions</w:t>
      </w:r>
      <w:bookmarkEnd w:id="4"/>
    </w:p>
    <w:p w14:paraId="2C751B83" w14:textId="348C3973" w:rsidR="00117466" w:rsidRPr="00D35A7C" w:rsidRDefault="009B7E99" w:rsidP="009E18A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WT, Nrf2 KO mice microbiomes exhibited higher richness and diversity. </w:t>
      </w:r>
      <w:r w:rsidR="00F24D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EITC and cranberry-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riched </w:t>
      </w:r>
      <w:r w:rsidR="00F24D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ositively affected</w:t>
      </w:r>
      <w:r w:rsidR="00F24D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osts’ microbiom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28002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reased the production of </w:t>
      </w:r>
      <w:r w:rsidR="00CB7B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veral 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icrobial metabolites</w:t>
      </w:r>
      <w:r w:rsidR="00F24D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F52DF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notypic expression of Nrf2 impacted the microbiota and metabolic reprogramming induced by DSS-mediated inflammation and dietary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s </w:t>
      </w:r>
      <w:r w:rsidR="00247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f cranberry and PEITC.</w:t>
      </w:r>
    </w:p>
    <w:p w14:paraId="40EF667F" w14:textId="77777777" w:rsidR="009E18AF" w:rsidRDefault="009E18AF">
      <w:pPr>
        <w:rPr>
          <w:rFonts w:ascii="Times New Roman" w:eastAsiaTheme="majorEastAsia" w:hAnsi="Times New Roman" w:cs="Times New Roman"/>
          <w:color w:val="000000" w:themeColor="text1"/>
          <w:sz w:val="32"/>
          <w:szCs w:val="32"/>
        </w:rPr>
      </w:pPr>
      <w:bookmarkStart w:id="5" w:name="_Toc179148160"/>
      <w:r>
        <w:rPr>
          <w:rFonts w:ascii="Times New Roman" w:hAnsi="Times New Roman" w:cs="Times New Roman"/>
          <w:color w:val="000000" w:themeColor="text1"/>
        </w:rPr>
        <w:br w:type="page"/>
      </w:r>
    </w:p>
    <w:p w14:paraId="2D6C5568" w14:textId="0998AB47" w:rsidR="00AB6127" w:rsidRPr="00D35A7C" w:rsidRDefault="00AB6127" w:rsidP="00A43D9D">
      <w:pPr>
        <w:pStyle w:val="Heading1"/>
        <w:rPr>
          <w:rFonts w:ascii="Times New Roman" w:hAnsi="Times New Roman" w:cs="Times New Roman"/>
          <w:color w:val="000000" w:themeColor="text1"/>
        </w:rPr>
      </w:pPr>
      <w:r w:rsidRPr="00D35A7C">
        <w:rPr>
          <w:rFonts w:ascii="Times New Roman" w:hAnsi="Times New Roman" w:cs="Times New Roman"/>
          <w:color w:val="000000" w:themeColor="text1"/>
        </w:rPr>
        <w:lastRenderedPageBreak/>
        <w:t>1</w:t>
      </w:r>
      <w:r w:rsidR="006F0CEF" w:rsidRPr="00D35A7C">
        <w:rPr>
          <w:rFonts w:ascii="Times New Roman" w:hAnsi="Times New Roman" w:cs="Times New Roman"/>
          <w:color w:val="000000" w:themeColor="text1"/>
        </w:rPr>
        <w:t>.</w:t>
      </w:r>
      <w:r w:rsidRPr="00D35A7C">
        <w:rPr>
          <w:rFonts w:ascii="Times New Roman" w:hAnsi="Times New Roman" w:cs="Times New Roman"/>
          <w:color w:val="000000" w:themeColor="text1"/>
        </w:rPr>
        <w:t xml:space="preserve"> Introduction</w:t>
      </w:r>
      <w:bookmarkEnd w:id="0"/>
      <w:bookmarkEnd w:id="5"/>
    </w:p>
    <w:p w14:paraId="29806264" w14:textId="6620BDB5" w:rsidR="00137FBE" w:rsidRPr="00D35A7C" w:rsidRDefault="009B7E99" w:rsidP="00137FB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ial communities leaving on and in the surfaces of human and animal bodies can </w:t>
      </w:r>
      <w:r w:rsidR="001F0BF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rastically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ffect the host’s health. These </w:t>
      </w:r>
      <w:r w:rsidR="001F0BF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organism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lude </w:t>
      </w:r>
      <w:r w:rsidR="001F0BF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rchae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acteria and fungi that </w:t>
      </w:r>
      <w:r w:rsidR="001F0BF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habi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0BF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kin and the inner lining of the gastrointestinal tract (GI). 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Dethlefsen&lt;/Author&gt;&lt;Year&gt;2007&lt;/Year&gt;&lt;RecNum&gt;193&lt;/RecNum&gt;&lt;DisplayText&gt;(1)&lt;/DisplayText&gt;&lt;record&gt;&lt;rec-number&gt;2518&lt;/rec-number&gt;&lt;foreign-keys&gt;&lt;key app="EN" db-id="petpvf9zze5p0iezs0p55z0yz22f20efadfp" timestamp="1730996084"&gt;2518&lt;/key&gt;&lt;/foreign-keys&gt;&lt;ref-type name="Journal Article"&gt;17&lt;/ref-type&gt;&lt;contributors&gt;&lt;authors&gt;&lt;author&gt;Dethlefsen, L.&lt;/author&gt;&lt;author&gt;McFall-Ngai, M.&lt;/author&gt;&lt;author&gt;Relman, D. A.&lt;/author&gt;&lt;/authors&gt;&lt;/contributors&gt;&lt;auth-address&gt;Department of Microbiology and Immunology, Stanford University, Stanford, California 94305, USA.&lt;/auth-address&gt;&lt;titles&gt;&lt;title&gt;An ecological and evolutionary perspective on human-microbe mutualism and disease&lt;/title&gt;&lt;secondary-title&gt;Nature&lt;/secondary-title&gt;&lt;/titles&gt;&lt;periodical&gt;&lt;full-title&gt;Nature&lt;/full-title&gt;&lt;/periodical&gt;&lt;pages&gt;811-8&lt;/pages&gt;&lt;volume&gt;449&lt;/volume&gt;&lt;number&gt;7164&lt;/number&gt;&lt;edition&gt;2007/10/19&lt;/edition&gt;&lt;keywords&gt;&lt;keyword&gt;Animals&lt;/keyword&gt;&lt;keyword&gt;Bacterial Physiological Phenomena&lt;/keyword&gt;&lt;keyword&gt;*Biological Evolution&lt;/keyword&gt;&lt;keyword&gt;*Disease&lt;/keyword&gt;&lt;keyword&gt;Health&lt;/keyword&gt;&lt;keyword&gt;*Host-Pathogen Interactions&lt;/keyword&gt;&lt;keyword&gt;Humans&lt;/keyword&gt;&lt;keyword&gt;*Symbiosis&lt;/keyword&gt;&lt;/keywords&gt;&lt;dates&gt;&lt;year&gt;2007&lt;/year&gt;&lt;pub-dates&gt;&lt;date&gt;Oct 18&lt;/date&gt;&lt;/pub-dates&gt;&lt;/dates&gt;&lt;isbn&gt;1476-4687 (Electronic)&amp;#xD;0028-0836 (Linking)&lt;/isbn&gt;&lt;accession-num&gt;17943117&lt;/accession-num&gt;&lt;urls&gt;&lt;related-urls&gt;&lt;url&gt;https://www.ncbi.nlm.nih.gov/pubmed/17943117&lt;/url&gt;&lt;/related-urls&gt;&lt;/urls&gt;&lt;electronic-resource-num&gt;10.1038/nature06245&lt;/electronic-resource-num&gt;&lt;/record&gt;&lt;/Cite&gt;&lt;/EndNote&gt;</w:instrTex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A579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y help to metabolize essential nutrients, provide energy and interact with the host’s immune system. 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1ha3Jpc2huYTwvQXV0aG9yPjxZZWFyPjIwMTM8L1ll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1ha3Jpc2huYTwvQXV0aG9yPjxZZWFyPjIwMTM8L1ll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, 3, 4)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671B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or example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gut bacteria </w:t>
      </w:r>
      <w:proofErr w:type="spellStart"/>
      <w:r w:rsidR="0008782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</w:t>
      </w:r>
      <w:r w:rsidR="00137FB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tyricicoccus</w:t>
      </w:r>
      <w:proofErr w:type="spellEnd"/>
      <w:r w:rsidR="00137FB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08782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137FB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llicaecorum</w:t>
      </w:r>
      <w:proofErr w:type="spellEnd"/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C45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9C45AA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utyricicoccus</w:t>
      </w:r>
      <w:proofErr w:type="spellEnd"/>
      <w:r w:rsidR="009C45AA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9C45AA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ullicaecorum</w:t>
      </w:r>
      <w:proofErr w:type="spellEnd"/>
      <w:r w:rsidR="009C45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duce butyrate, an </w:t>
      </w:r>
      <w:r w:rsidR="009C45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portant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etabolite for human GI homeostasis and disease</w:t>
      </w:r>
      <w:r w:rsidR="009C45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vention 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ybmFlcnQ8L0F1dGhvcj48WWVhcj4yMDE3PC9ZZWFy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ybmFlcnQ8L0F1dGhvcj48WWVhcj4yMDE3PC9ZZWFy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)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77D2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77D2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L</w:t>
      </w:r>
      <w:r w:rsidR="00137FB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ctobacillus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ains </w:t>
      </w:r>
      <w:r w:rsidR="00FC0EF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</w:t>
      </w:r>
      <w:r w:rsidR="00737EB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tentially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volved in essential vitamins metabolism 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UJsYW5jPC9BdXRob3I+PFllYXI+MjAxMzwvWWVhcj48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UJsYW5jPC9BdXRob3I+PFllYXI+MjAxMzwvWWVhcj48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)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provement of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uman sleep quality 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izawa&lt;/Author&gt;&lt;Year&gt;2018&lt;/Year&gt;&lt;RecNum&gt;201&lt;/RecNum&gt;&lt;DisplayText&gt;(7)&lt;/DisplayText&gt;&lt;record&gt;&lt;rec-number&gt;2524&lt;/rec-number&gt;&lt;foreign-keys&gt;&lt;key app="EN" db-id="petpvf9zze5p0iezs0p55z0yz22f20efadfp" timestamp="1730996084"&gt;2524&lt;/key&gt;&lt;/foreign-keys&gt;&lt;ref-type name="Journal Article"&gt;17&lt;/ref-type&gt;&lt;contributors&gt;&lt;authors&gt;&lt;author&gt;Aizawa, E.&lt;/author&gt;&lt;author&gt;Tsuji, H.&lt;/author&gt;&lt;author&gt;Asahara, T.&lt;/author&gt;&lt;author&gt;Takahashi, T.&lt;/author&gt;&lt;author&gt;Teraishi, T.&lt;/author&gt;&lt;author&gt;Yoshida, S.&lt;/author&gt;&lt;author&gt;Koga, N.&lt;/author&gt;&lt;author&gt;Hattori, K.&lt;/author&gt;&lt;author&gt;Ota, M.&lt;/author&gt;&lt;author&gt;Kunugi, H.&lt;/author&gt;&lt;/authors&gt;&lt;/contributors&gt;&lt;auth-address&gt;Department of Mental Disorder Research, National Institute of Neuroscience, National Center of Neurology and Psychiatry, Tokyo, Japan.&amp;#xD;Department of Human Life Science, Nagoya University of Economics, Aichi, Japan.&amp;#xD;Yakult Central Institute, Tokyo, Japan.&amp;#xD;Department of Psychiatry, National Center of Neurology and Psychiatry Hospital, Tokyo, Japan.&lt;/auth-address&gt;&lt;titles&gt;&lt;title&gt;Bifidobacterium and Lactobacillus Counts in the Gut Microbiota of Patients With Bipolar Disorder and Healthy Controls&lt;/title&gt;&lt;secondary-title&gt;Front Psychiatry&lt;/secondary-title&gt;&lt;/titles&gt;&lt;periodical&gt;&lt;full-title&gt;Front Psychiatry&lt;/full-title&gt;&lt;/periodical&gt;&lt;pages&gt;730&lt;/pages&gt;&lt;volume&gt;9&lt;/volume&gt;&lt;edition&gt;2019/02/05&lt;/edition&gt;&lt;keywords&gt;&lt;keyword&gt;Bifidobacterium&lt;/keyword&gt;&lt;keyword&gt;Lactobacillus&lt;/keyword&gt;&lt;keyword&gt;bipolar disorder&lt;/keyword&gt;&lt;keyword&gt;cortisol levels&lt;/keyword&gt;&lt;keyword&gt;stress response&lt;/keyword&gt;&lt;/keywords&gt;&lt;dates&gt;&lt;year&gt;2018&lt;/year&gt;&lt;/dates&gt;&lt;isbn&gt;1664-0640 (Print)&amp;#xD;1664-0640 (Linking)&lt;/isbn&gt;&lt;accession-num&gt;30713509&lt;/accession-num&gt;&lt;urls&gt;&lt;related-urls&gt;&lt;url&gt;https://www.ncbi.nlm.nih.gov/pubmed/30713509&lt;/url&gt;&lt;/related-urls&gt;&lt;/urls&gt;&lt;custom2&gt;PMC6346636&lt;/custom2&gt;&lt;electronic-resource-num&gt;10.3389/fpsyt.2018.00730&lt;/electronic-resource-num&gt;&lt;/record&gt;&lt;/Cite&gt;&lt;/EndNote&gt;</w:instrTex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)</w:t>
      </w:r>
      <w:r w:rsidR="003678A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949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37EB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3949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her </w:t>
      </w:r>
      <w:r w:rsidR="001E1EC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roup of bacterial strains,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37FB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ifidobacterium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A579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ve been suggested to influence higher cognitive functions in humans and to be associated with depression, pain and brain activity during stress. </w:t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EZXNib25uZXQ8L0F1dGhvcj48WWVhcj4yMDEwPC9ZZWFy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EZXNib25uZXQ8L0F1dGhvcj48WWVhcj4yMDEwPC9ZZWFy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8, 9, 10, 11, 12)</w:t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Numerous studies have been conducted to explore gut microbiota composition responding to specific conditions such as high fat </w:t>
      </w:r>
      <w:r w:rsidR="00EE252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r</w:t>
      </w:r>
      <w:r w:rsidR="00BE25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 fiber diet</w:t>
      </w:r>
      <w:r w:rsidR="00EE252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inflammatory bowel</w:t>
      </w:r>
      <w:bookmarkStart w:id="6" w:name="_Hlk181870604"/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sease</w: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ODwvWWVhcj48UmVj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ODwvWWVhcj48UmVj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 w:rsidR="00F114CE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7,</w:t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3, 14, 15, 16, 18, 19, 20, 21)</w:t>
      </w:r>
      <w:r w:rsidR="00875C4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bookmarkStart w:id="7" w:name="_Hlk181870687"/>
      <w:bookmarkEnd w:id="6"/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11B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End w:id="7"/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addition, research suggest</w:t>
      </w:r>
      <w:r w:rsidR="00FC0EF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host</w:t>
      </w:r>
      <w:r w:rsidR="00AD03F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’s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otype may influence the human gut microbiota, especially </w:t>
      </w:r>
      <w:r w:rsidR="008E2DD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infancy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cG9yPC9BdXRob3I+PFllYXI+MjAxMTwvWWVhcj48UmVj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cG9yPC9BdXRob3I+PFllYXI+MjAxMTwvWWVhcj48UmVj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2, 23)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The combination of host genotype, gut microbiota</w:t>
      </w:r>
      <w:r w:rsidR="00DD338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stnatal 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 xml:space="preserve">factors such as antibiotic usage, dietary pattern and environmental microbes shows significant influence on human gut development and homeostasis 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begin">
          <w:fldData xml:space="preserve">PEVuZE5vdGU+PENpdGU+PEF1dGhvcj5DYXJtb2R5PC9BdXRob3I+PFllYXI+MjAxNTwvWWVhcj48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begin">
          <w:fldData xml:space="preserve">PEVuZE5vdGU+PENpdGU+PEF1dGhvcj5DYXJtb2R5PC9BdXRob3I+PFllYXI+MjAxNTwvWWVhcj48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end"/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zh-CN"/>
        </w:rPr>
        <w:t>(24, 25)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end"/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ence, the underlying mechanism of such microbiota-host crosstalk is crucial </w:t>
      </w:r>
      <w:r w:rsidR="00AA44A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ut</w:t>
      </w:r>
      <w:r w:rsidR="00E713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mains poorly understood.</w:t>
      </w:r>
    </w:p>
    <w:p w14:paraId="23AB280F" w14:textId="47CDD385" w:rsidR="00511B19" w:rsidRPr="00D35A7C" w:rsidRDefault="00511B19" w:rsidP="00137FBE">
      <w:pPr>
        <w:rPr>
          <w:rFonts w:ascii="Times New Roman" w:eastAsia="SimSu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ranberry have been </w:t>
      </w:r>
      <w:r w:rsidR="00EA7B2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storically by Native Americans as food and medicin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Neto&lt;/Author&gt;&lt;Year&gt;2011&lt;/Year&gt;&lt;RecNum&gt;272&lt;/RecNum&gt;&lt;DisplayText&gt;(26)&lt;/DisplayText&gt;&lt;record&gt;&lt;rec-number&gt;2542&lt;/rec-number&gt;&lt;foreign-keys&gt;&lt;key app="EN" db-id="petpvf9zze5p0iezs0p55z0yz22f20efadfp" timestamp="1730996084"&gt;2542&lt;/key&gt;&lt;/foreign-keys&gt;&lt;ref-type name="Book Section"&gt;5&lt;/ref-type&gt;&lt;contributors&gt;&lt;authors&gt;&lt;author&gt;Neto, C. C.&lt;/author&gt;&lt;author&gt;Vinson, J. A.&lt;/author&gt;&lt;/authors&gt;&lt;secondary-authors&gt;&lt;author&gt;Benzie, I. F. F.&lt;/author&gt;&lt;author&gt;Wachtel-Galor, S.&lt;/author&gt;&lt;/secondary-authors&gt;&lt;/contributors&gt;&lt;titles&gt;&lt;title&gt;Cranberry&lt;/title&gt;&lt;secondary-title&gt;Herbal Medicine: Biomolecular and Clinical Aspects&lt;/secondary-title&gt;&lt;/titles&gt;&lt;edition&gt;2nd&lt;/edition&gt;&lt;dates&gt;&lt;year&gt;2011&lt;/year&gt;&lt;/dates&gt;&lt;pub-location&gt;Boca Raton (FL)&lt;/pub-location&gt;&lt;isbn&gt;978-1-4398-0713-2&lt;/isbn&gt;&lt;accession-num&gt;22593931&lt;/accession-num&gt;&lt;urls&gt;&lt;related-urls&gt;&lt;url&gt;https://www.ncbi.nlm.nih.gov/pubmed/22593931&lt;/url&gt;&lt;/related-urls&gt;&lt;/urls&gt;&lt;language&gt;eng&lt;/language&gt;&lt;/record&gt;&lt;/Cite&gt;&lt;/EndNote&gt;</w:instrTex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6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oday, cranberry is widely consumed as </w:t>
      </w:r>
      <w:r w:rsidR="003D12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esh and dried fruit, juice and sauce. The berries are known for their high content of </w:t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proanthocyanidins, flavonoids and other organic acids </w:t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ZWdoYWxpPC9BdXRob3I+PFllYXI+MjAxMjwvWWVhcj48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ZWdoYWxpPC9BdXRob3I+PFllYXI+MjAxMjwvWWVhcj48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27, 28)</w:t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3D12FB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.</w:t>
      </w:r>
      <w:r w:rsidR="008E1B43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Cranberry consumption have been associated with reduced risk of urinary tract infections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ZXBzb248L0F1dGhvcj48WWVhcj4yMDEyPC9ZZWFyPjxS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ZXBzb248L0F1dGhvcj48WWVhcj4yMDEyPC9ZZWFyPjxS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29, 30)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8E1B43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and inflammation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k8L0F1dGhvcj48WWVhcj4yMDE5PC9ZZWFyPjxSZWNO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k8L0F1dGhvcj48WWVhcj4yMDE5PC9ZZWFyPjxSZWNO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31)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8E1B43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, and improved cardiovascular health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eed&lt;/Author&gt;&lt;Year&gt;2002&lt;/Year&gt;&lt;RecNum&gt;276&lt;/RecNum&gt;&lt;DisplayText&gt;(32)&lt;/DisplayText&gt;&lt;record&gt;&lt;rec-number&gt;2548&lt;/rec-number&gt;&lt;foreign-keys&gt;&lt;key app="EN" db-id="petpvf9zze5p0iezs0p55z0yz22f20efadfp" timestamp="1730996084"&gt;2548&lt;/key&gt;&lt;/foreign-keys&gt;&lt;ref-type name="Journal Article"&gt;17&lt;/ref-type&gt;&lt;contributors&gt;&lt;authors&gt;&lt;author&gt;Reed, J.&lt;/author&gt;&lt;/authors&gt;&lt;/contributors&gt;&lt;auth-address&gt;Department of Animal Sciences, University of Wisconsin-Madison, 53706, USA.&lt;/auth-address&gt;&lt;titles&gt;&lt;title&gt;Cranberry flavonoids, atherosclerosis and cardiovascular health&lt;/title&gt;&lt;secondary-title&gt;Crit Rev Food Sci Nutr&lt;/secondary-title&gt;&lt;/titles&gt;&lt;periodical&gt;&lt;full-title&gt;Crit Rev Food Sci Nutr&lt;/full-title&gt;&lt;/periodical&gt;&lt;pages&gt;301-16&lt;/pages&gt;&lt;volume&gt;42&lt;/volume&gt;&lt;number&gt;3 Suppl&lt;/number&gt;&lt;keywords&gt;&lt;keyword&gt;Antioxidants/pharmacology/therapeutic use&lt;/keyword&gt;&lt;keyword&gt;Arteriosclerosis/*drug therapy/etiology/prevention &amp;amp; control&lt;/keyword&gt;&lt;keyword&gt;Cardiovascular Diseases/*drug therapy/etiology/prevention &amp;amp; control&lt;/keyword&gt;&lt;keyword&gt;Cholesterol/metabolism&lt;/keyword&gt;&lt;keyword&gt;Flavonoids/pharmacokinetics/pharmacology/*therapeutic use&lt;/keyword&gt;&lt;keyword&gt;Humans&lt;/keyword&gt;&lt;keyword&gt;Lipid Peroxidation/drug effects&lt;/keyword&gt;&lt;keyword&gt;Lipoproteins, LDL/drug effects/metabolism&lt;/keyword&gt;&lt;keyword&gt;Oxidation-Reduction&lt;/keyword&gt;&lt;keyword&gt;*Phytotherapy&lt;/keyword&gt;&lt;keyword&gt;Platelet Aggregation/drug effects&lt;/keyword&gt;&lt;keyword&gt;Thrombosis/prevention &amp;amp; control&lt;/keyword&gt;&lt;keyword&gt;*Vaccinium macrocarpon&lt;/keyword&gt;&lt;keyword&gt;Vasodilation/drug effects/physiology&lt;/keyword&gt;&lt;/keywords&gt;&lt;dates&gt;&lt;year&gt;2002&lt;/year&gt;&lt;/dates&gt;&lt;isbn&gt;1040-8398 (Print)&amp;#xD;1040-8398 (Linking)&lt;/isbn&gt;&lt;accession-num&gt;12058989&lt;/accession-num&gt;&lt;urls&gt;&lt;related-urls&gt;&lt;url&gt;https://www.ncbi.nlm.nih.gov/pubmed/12058989&lt;/url&gt;&lt;/related-urls&gt;&lt;/urls&gt;&lt;electronic-resource-num&gt;10.1080/10408390209351919&lt;/electronic-resource-num&gt;&lt;remote-database-name&gt;Medline&lt;/remote-database-name&gt;&lt;remote-database-provider&gt;NLM&lt;/remote-database-provider&gt;&lt;/record&gt;&lt;/Cite&gt;&lt;/EndNote&gt;</w:instrTex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32)</w:t>
      </w:r>
      <w:r w:rsidR="007D5215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8E1B43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. </w:t>
      </w:r>
    </w:p>
    <w:p w14:paraId="5FA1352E" w14:textId="5E4F4E5D" w:rsidR="009A3DA8" w:rsidRPr="00D35A7C" w:rsidRDefault="009A3DA8" w:rsidP="00137FB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lastRenderedPageBreak/>
        <w:t xml:space="preserve">Phenethyl isothiocyanate (PEITC) </w:t>
      </w:r>
      <w:r w:rsidR="008E2DD3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belongs to</w:t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the isothiocyanate family of compounds which are formed when glucosinolates, a class of sulfur-containing compounds found in cruciferous vegetables, are hydrolyzed by </w:t>
      </w:r>
      <w:proofErr w:type="spellStart"/>
      <w:r w:rsidR="005C39A0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myrosinase</w:t>
      </w:r>
      <w:proofErr w:type="spellEnd"/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huc29uPC9BdXRob3I+PFllYXI+MjAwMjwvWWVhcj48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huc29uPC9BdXRob3I+PFllYXI+MjAwMjwvWWVhcj48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33, 34)</w:t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. PEITC has been </w: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shown</w:t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to have a wide range of biological activities including anticancer, </w: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ntioxidant, and </w:t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anti-inflammatory</w: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effects </w:t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Q8L1llYXI+PFJl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Q8L1llYXI+PFJl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</w:fldData>
        </w:fldCha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(35, 36)</w:t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.</w:t>
      </w:r>
      <w:r w:rsidR="00513C6D" w:rsidRPr="00D35A7C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</w:p>
    <w:p w14:paraId="301541A3" w14:textId="14B15671" w:rsidR="00AB6127" w:rsidRPr="00D35A7C" w:rsidRDefault="00EB5BA2" w:rsidP="00137FB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c</w:t>
      </w:r>
      <w:r w:rsidR="00C9114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mposition of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GI microbial communities determines the efficiency of processing food into metabolites including amino acids, bile acids and SCFA.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urrent study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tilized C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57BL/6J wi</w:t>
      </w:r>
      <w:r w:rsidR="00EE5F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d</w:t>
      </w:r>
      <w:r w:rsidR="000878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ype (WT) and Nrf2 knockout (KO) </w:t>
      </w:r>
      <w:r w:rsidR="006C17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e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test diets </w:t>
      </w:r>
      <w:r w:rsidR="00B05DC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orporated 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ither cranberry or PEITC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th food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dditives have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en shown to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hance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oduction of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me of the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etabolite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’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tion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health benefits of these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ytochemicals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lude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tivation of Nrf2 signaling pathway and 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ancer prevention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mer </w:t>
      </w:r>
      <w:r w:rsidR="00F71A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137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master regulator of oxidative stress and inflammation.</w:t>
      </w:r>
      <w:r w:rsidR="00BB444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A3DA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im of this study was to </w:t>
      </w:r>
      <w:r w:rsidR="003A68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ter </w:t>
      </w:r>
      <w:r w:rsidR="009A3DA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nderstand the mechanisms by which cranberry and PEITC can influence the gut microbiome and microbial metabolite production, and further improve the gut health via reducing inflammation and achieving homeostasis.</w:t>
      </w:r>
    </w:p>
    <w:p w14:paraId="3A83CF4D" w14:textId="2FEF12CD" w:rsidR="00AB6127" w:rsidRPr="00D35A7C" w:rsidRDefault="00A43D9D" w:rsidP="00A43D9D">
      <w:pPr>
        <w:pStyle w:val="Heading1"/>
        <w:rPr>
          <w:rFonts w:ascii="Times New Roman" w:hAnsi="Times New Roman" w:cs="Times New Roman"/>
          <w:color w:val="000000" w:themeColor="text1"/>
        </w:rPr>
      </w:pPr>
      <w:bookmarkStart w:id="8" w:name="_Toc128143905"/>
      <w:bookmarkStart w:id="9" w:name="_Toc179148161"/>
      <w:r w:rsidRPr="00D35A7C">
        <w:rPr>
          <w:rFonts w:ascii="Times New Roman" w:hAnsi="Times New Roman" w:cs="Times New Roman"/>
          <w:color w:val="000000" w:themeColor="text1"/>
        </w:rPr>
        <w:t xml:space="preserve">2. </w:t>
      </w:r>
      <w:r w:rsidR="00AB6127" w:rsidRPr="00D35A7C">
        <w:rPr>
          <w:rFonts w:ascii="Times New Roman" w:hAnsi="Times New Roman" w:cs="Times New Roman"/>
          <w:color w:val="000000" w:themeColor="text1"/>
        </w:rPr>
        <w:t xml:space="preserve"> </w:t>
      </w:r>
      <w:bookmarkEnd w:id="8"/>
      <w:bookmarkEnd w:id="9"/>
      <w:r w:rsidR="00665F3A">
        <w:rPr>
          <w:rFonts w:ascii="Times New Roman" w:hAnsi="Times New Roman" w:cs="Times New Roman"/>
          <w:color w:val="000000" w:themeColor="text1"/>
        </w:rPr>
        <w:t>Experimental Section</w:t>
      </w:r>
    </w:p>
    <w:p w14:paraId="6DB48294" w14:textId="400551DD" w:rsidR="00AB6127" w:rsidRPr="00D35A7C" w:rsidRDefault="00541DBD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0" w:name="_Toc179148162"/>
      <w:r w:rsidRPr="00D35A7C">
        <w:rPr>
          <w:rFonts w:ascii="Times New Roman" w:hAnsi="Times New Roman" w:cs="Times New Roman"/>
          <w:color w:val="000000" w:themeColor="text1"/>
        </w:rPr>
        <w:t xml:space="preserve">2.1 </w:t>
      </w:r>
      <w:r w:rsidR="00A14B05" w:rsidRPr="00D35A7C">
        <w:rPr>
          <w:rFonts w:ascii="Times New Roman" w:hAnsi="Times New Roman" w:cs="Times New Roman"/>
          <w:color w:val="000000" w:themeColor="text1"/>
        </w:rPr>
        <w:t xml:space="preserve">Animals and Study </w:t>
      </w:r>
      <w:r w:rsidRPr="00D35A7C">
        <w:rPr>
          <w:rFonts w:ascii="Times New Roman" w:hAnsi="Times New Roman" w:cs="Times New Roman"/>
          <w:color w:val="000000" w:themeColor="text1"/>
        </w:rPr>
        <w:t>Design</w:t>
      </w:r>
      <w:bookmarkEnd w:id="10"/>
    </w:p>
    <w:p w14:paraId="38556628" w14:textId="4A4D8723" w:rsidR="00541DBD" w:rsidRPr="00D35A7C" w:rsidRDefault="00541DBD" w:rsidP="00541DB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57BL/6J 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WT)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e were purchased from Jackson Laboratory (Bar Harbor, ME). 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ur lab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s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intain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57BL/6J Nrf2 KO mice since 2005 </w:t>
      </w:r>
      <w:r w:rsidR="003E6F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aGVuPC9BdXRob3I+PFllYXI+MjAwNjwvWWVhcj48UmVj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aGVuPC9BdXRob3I+PFllYXI+MjAwNjwvWWVhcj48UmVj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6FF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E6F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37, 38)</w:t>
      </w:r>
      <w:r w:rsidR="003E6F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Mice were kept in a controlled temperature (20-22°C) and humidity (45–55%) environment under 12-hour light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rk cycles at the Rutgers Animal Facility. Food and water were provided </w:t>
      </w: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d libitum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study 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sisted of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ree experiments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own in Figure 1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F3CD6B6" w14:textId="3E38759A" w:rsidR="00541DBD" w:rsidRPr="00D35A7C" w:rsidRDefault="00541DBD" w:rsidP="00541DB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ll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imals 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fed with AIN93M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tandard grain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et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Research Diets, Inc. NJ) 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or the first 2 weeks of the experiment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D66C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7167F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qualize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icrobiomes at the baseline. After the equalization period, the mice were randomized to treatment groups. </w:t>
      </w:r>
    </w:p>
    <w:p w14:paraId="177E7403" w14:textId="3DB998D2" w:rsidR="00021E8A" w:rsidRPr="00D35A7C" w:rsidRDefault="00541DBD" w:rsidP="00541DB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277C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first</w:t>
      </w:r>
      <w:r w:rsidR="006C056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7C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riment </w:t>
      </w:r>
      <w:r w:rsidR="006C056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Exp01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71E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8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rf2 KO mice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re assigned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 groups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on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tinuing to receiv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ontrol diet while 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.05% of PEITC </w:t>
      </w:r>
      <w:r w:rsidR="001E2E5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="00C87D5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ded to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econd group’s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et.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rther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 WT mice were </w:t>
      </w:r>
      <w:r w:rsidR="001659D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ssigned to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ither the control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et or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EITC-</w:t>
      </w:r>
      <w:r w:rsidR="001659D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fus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 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the second experiment (Exp</w:t>
      </w:r>
      <w:r w:rsidR="001E2E5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nally, dextran sulfate sodium (DSS) was introduced to 20 mice to induce gut inflammation, an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ranberry</w:t>
      </w:r>
      <w:r w:rsidR="00471E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enrich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et </w:t>
      </w:r>
      <w:r w:rsidR="00F850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dded</w:t>
      </w:r>
      <w:r w:rsidR="00471E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0% of feed by weight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the third experiment (Exp</w:t>
      </w:r>
      <w:r w:rsidR="001E2E5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54513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3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WT and Nrf2 KO mice were randomized into one of four treatment groups (Naïve, DSS, DSS+PEITC, and 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ranberry</w:t>
      </w:r>
      <w:proofErr w:type="spellEnd"/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 (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igure</w:t>
      </w:r>
      <w:r w:rsidR="001608A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).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2E5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5% DSS was dissolved in autoclaved water and made fresh weekly. </w:t>
      </w:r>
      <w:r w:rsidR="00A14B0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ecal samples were collected fresh</w:t>
      </w:r>
      <w:r w:rsidR="001E2E5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14B0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nap frozen in liquid nitrogen and stored at -80</w:t>
      </w:r>
      <w:r w:rsidR="00A14B05" w:rsidRPr="00D35A7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="00A14B0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 </w:t>
      </w:r>
      <w:r w:rsidR="00F850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il further analysis </w:t>
      </w:r>
      <w:r w:rsidR="00A14B0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16S ribosomal RNA (rRNA) sequencing and microbial metabolites. </w:t>
      </w:r>
      <w:r w:rsidR="000F3EF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al samples for 16S sequencing were collected at weeks 1 and 5 in </w:t>
      </w:r>
      <w:r w:rsidR="007776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1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eeks 0 and 4 in </w:t>
      </w:r>
      <w:r w:rsidR="007776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2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weeks 0, 1 and 8 in </w:t>
      </w:r>
      <w:r w:rsidR="007776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3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dditional samples were collected </w:t>
      </w:r>
      <w:r w:rsidR="000F3EF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all </w:t>
      </w:r>
      <w:r w:rsidR="00F850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0F3EF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e 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metabolomic analysis at weeks 2 and 6 in </w:t>
      </w:r>
      <w:r w:rsidR="0058655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3</w:t>
      </w:r>
      <w:r w:rsidR="007E23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86D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nce the fecal sample collection timing varied slightly between experiments, it was realigned and labeled as </w:t>
      </w:r>
      <w:r w:rsidR="004468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aseline (</w:t>
      </w:r>
      <w:r w:rsidR="00021E8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d of the equalization period, i.e., </w:t>
      </w:r>
      <w:r w:rsidR="004468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ek 0), </w:t>
      </w:r>
      <w:r w:rsidR="00386D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arly (weeks</w:t>
      </w:r>
      <w:r w:rsidR="00021E8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468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386D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21E8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rough</w:t>
      </w:r>
      <w:r w:rsidR="00386DA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) or late (weeks 4 through 8) timepoints. </w:t>
      </w:r>
    </w:p>
    <w:p w14:paraId="14533DE6" w14:textId="2C3C11AA" w:rsidR="00C0022D" w:rsidRPr="00D35A7C" w:rsidRDefault="00C0022D" w:rsidP="00541DB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l animal experiments were conducted under the animal protocol approved by the Institutional Animal Care and Use Committee (IACUC) of Rutgers University.</w:t>
      </w:r>
    </w:p>
    <w:p w14:paraId="34B4075E" w14:textId="37471EFC" w:rsidR="00C0022D" w:rsidRPr="00D35A7C" w:rsidRDefault="00C0022D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1" w:name="_Toc179148163"/>
      <w:r w:rsidRPr="00D35A7C">
        <w:rPr>
          <w:rFonts w:ascii="Times New Roman" w:hAnsi="Times New Roman" w:cs="Times New Roman"/>
          <w:color w:val="000000" w:themeColor="text1"/>
        </w:rPr>
        <w:t>2.2 16</w:t>
      </w:r>
      <w:r w:rsidR="00BD0E55" w:rsidRPr="00D35A7C">
        <w:rPr>
          <w:rFonts w:ascii="Times New Roman" w:hAnsi="Times New Roman" w:cs="Times New Roman"/>
          <w:color w:val="000000" w:themeColor="text1"/>
        </w:rPr>
        <w:t>S</w:t>
      </w:r>
      <w:r w:rsidRPr="00D35A7C">
        <w:rPr>
          <w:rFonts w:ascii="Times New Roman" w:hAnsi="Times New Roman" w:cs="Times New Roman"/>
          <w:color w:val="000000" w:themeColor="text1"/>
        </w:rPr>
        <w:t xml:space="preserve"> ribosomal RNA gene sequencing and analysis</w:t>
      </w:r>
      <w:bookmarkEnd w:id="11"/>
    </w:p>
    <w:p w14:paraId="3C26E005" w14:textId="6B798271" w:rsidR="00C0022D" w:rsidRPr="00D35A7C" w:rsidRDefault="00B50CBF" w:rsidP="00C0022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owerSoil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DNA Isolation Kit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QIAGEN) was used to extract bacterial 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NA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rom the samples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PCR amplification of the 16S rRNA genes were carried out using PCR primers specific for the 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V4 region (</w:t>
      </w:r>
      <w:r w:rsidR="0080726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1) 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cHByaWxsPC9BdXRob3I+PFllYXI+MjAxNTwvWWVhcj48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cHByaWxsPC9BdXRob3I+PFllYXI+MjAxNTwvWWVhcj48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39, 40, 41, 42, 43, 44, 45)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dexed amplicons were pooled and sequenced on </w:t>
      </w:r>
      <w:proofErr w:type="spellStart"/>
      <w:r w:rsidR="00C0022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iSeq</w:t>
      </w:r>
      <w:proofErr w:type="spellEnd"/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Illumina) yielding at least 8,000 300 base</w:t>
      </w:r>
      <w:r w:rsidR="00AF2DB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ir (bp) pair-ended reads. Microbial operational taxonomic units (OTUs) and their taxonomic assignments were analyzed using </w:t>
      </w:r>
      <w:r w:rsidR="0073615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Quantitative Insights Into Microbial Ecology (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QIIME2</w:t>
      </w:r>
      <w:r w:rsidR="0073615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 bioinformatic pipeline</w:t>
      </w:r>
      <w:r w:rsidR="002D0A9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C3E8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5ZW48L0F1dGhvcj48WWVhcj4yMDE5PC9ZZWFyPjxS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5ZW48L0F1dGhvcj48WWVhcj4yMDE5PC9ZZWFyPjxS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C3E83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3E8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46, 47)</w:t>
      </w:r>
      <w:r w:rsidR="003C3E8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Divisive Amplicon Denoising Algorithm 2 (DADA2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ersion 1.16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73615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3615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</w:t>
      </w:r>
      <w:r w:rsidR="0073615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ckage</w:t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D0A9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xsYWhhbjwvQXV0aG9yPjxZZWFyPjIwMTY8L1llYXI+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WxsYWhhbjwvQXV0aG9yPjxZZWFyPjIwMTY8L1llYXI+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D0A9D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D0A9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48)</w:t>
      </w:r>
      <w:r w:rsidR="002D0A9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0022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A6CFC47" w14:textId="5740B5C4" w:rsidR="00C0022D" w:rsidRPr="00D35A7C" w:rsidRDefault="00C0022D" w:rsidP="00C0022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QIIME2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pped reference at 97% similarity against representative sequences of 97% OTU in SILVA</w:t>
      </w:r>
      <w:r w:rsidR="003B36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a high quality rRNA database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ZaWxtYXo8L0F1dGhvcj48WWVhcj4yMDE0PC9ZZWFyPjxS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ZaWxtYXo8L0F1dGhvcj48WWVhcj4yMDE0PC9ZZWFyPjxS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49)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B36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ollow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chimeric sequences remov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subsequent analyses 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Mjk8L1JlY051bT48RGlzcGxheVRleHQ+KDUwKTwvRGlzcGxheVRleHQ+PHJlY29y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Mjk8L1JlY051bT48RGlzcGxheVRleHQ+KDUwKTwvRGlzcGxheVRleHQ+PHJlY29y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0)</w:t>
      </w:r>
      <w:r w:rsidR="00E009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E50D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sualization of the microbiome similarities was performed using the results of principl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ordinates analysis (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CoA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2602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n th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weighted </w:t>
      </w:r>
      <w:r w:rsidR="00AD58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ique fraction metric </w:t>
      </w:r>
      <w:r w:rsidR="007A5E3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niFrac</w:t>
      </w:r>
      <w:proofErr w:type="spellEnd"/>
      <w:r w:rsidR="007A5E3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</w:p>
    <w:p w14:paraId="3A16D3C9" w14:textId="72314AB4" w:rsidR="00C0022D" w:rsidRPr="00D35A7C" w:rsidRDefault="00C0022D" w:rsidP="00A461B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ADA2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D0E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ipeline wa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to process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astQ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quence data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ile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aining pair-ended reads with average length of 300 bp into a </w:t>
      </w:r>
      <w:r w:rsidR="005C4C3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igh-resolution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TU table (i.e., amplicon sequencing variants). The reads were 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rted, and 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ality scores 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amined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is result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runcation of forward reads to 280 bp and reverse reads to 220 bp based on the quality score profiles.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reads were then merged and aggregated.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meric OTUs were identified and removed. Taxonomy was assigned to the OTUs by exact matching (100% identity) to </w:t>
      </w:r>
      <w:r w:rsidR="00150E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B97BF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LV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ference database. </w:t>
      </w:r>
    </w:p>
    <w:p w14:paraId="2E92EC5D" w14:textId="62E5D7ED" w:rsidR="001664EF" w:rsidRPr="00D35A7C" w:rsidRDefault="004837B4" w:rsidP="00A461B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TUs mapped to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664EF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ukaryota</w:t>
      </w:r>
      <w:proofErr w:type="spellEnd"/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1664EF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rchaea 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ingdoms,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the 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Us that could not be mapped to a Kingdom, were removed. Additionally, bacterial OTUs belonging to phylum </w:t>
      </w:r>
      <w:r w:rsidR="001664EF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yanobacteria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removed as contamination from diet. Finally, OTU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were </w:t>
      </w:r>
      <w:r w:rsidR="001664E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ot mapped to any bacterial phylum were removed, and the remaining OTUs analyzed.</w:t>
      </w:r>
    </w:p>
    <w:p w14:paraId="682362CA" w14:textId="1F8F2CCF" w:rsidR="00B764A5" w:rsidRPr="00D35A7C" w:rsidRDefault="00B764A5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2" w:name="_Toc179148164"/>
      <w:r w:rsidRPr="00D35A7C">
        <w:rPr>
          <w:rFonts w:ascii="Times New Roman" w:hAnsi="Times New Roman" w:cs="Times New Roman"/>
          <w:color w:val="000000" w:themeColor="text1"/>
        </w:rPr>
        <w:lastRenderedPageBreak/>
        <w:t>2.3 Microbial metabolites analysis</w:t>
      </w:r>
      <w:bookmarkEnd w:id="12"/>
    </w:p>
    <w:p w14:paraId="1CDDC984" w14:textId="05190FF1" w:rsidR="00B764A5" w:rsidRPr="00D35A7C" w:rsidRDefault="001951B4" w:rsidP="00C0022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crobial metabolites </w:t>
      </w:r>
      <w:r w:rsidR="00097E8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</w:t>
      </w:r>
      <w:r w:rsidR="00097E8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lud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le acids,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ree amino acids, and SCFA were quantified in fecal samples collected at weeks 2 and 6</w:t>
      </w:r>
      <w:r w:rsidR="00097E8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E2F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quid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hromatography mass spectrometry (LC-MS)-based targeted analysis</w:t>
      </w:r>
      <w:r w:rsidR="00097E8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rformed </w:t>
      </w:r>
      <w:r w:rsidR="00097E8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o estimate the metabolite concentrations in the samples</w:t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5nPC9BdXRob3I+PFllYXI+MjAyMjwvWWVhcj48UmVj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5nPC9BdXRob3I+PFllYXI+MjAyMjwvWWVhcj48UmVj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1)</w:t>
      </w:r>
      <w:r w:rsidR="009A36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5925FAE" w14:textId="7331B16B" w:rsidR="00B764A5" w:rsidRPr="00D35A7C" w:rsidRDefault="00B764A5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3" w:name="_Toc179148165"/>
      <w:r w:rsidRPr="00D35A7C">
        <w:rPr>
          <w:rFonts w:ascii="Times New Roman" w:hAnsi="Times New Roman" w:cs="Times New Roman"/>
          <w:color w:val="000000" w:themeColor="text1"/>
        </w:rPr>
        <w:t>2.4 Statistical Analyses</w:t>
      </w:r>
      <w:bookmarkEnd w:id="13"/>
    </w:p>
    <w:p w14:paraId="3384AA7E" w14:textId="31BB34AD" w:rsidR="00B764A5" w:rsidRPr="00D35A7C" w:rsidRDefault="00B764A5" w:rsidP="00BC0A8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annon</w:t>
      </w:r>
      <w:r w:rsidR="00910AE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versity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x</w:t>
      </w:r>
      <w:r w:rsidR="00041A4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as used to a</w:t>
      </w:r>
      <w:r w:rsidR="00B73D0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s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ss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pha diversity in the samples </w:t>
      </w:r>
      <w:r w:rsidR="00041A4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 OTU level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index can range from zero, which corresponds to having a single class (i.e., a single OTU) in the sample, to </w:t>
      </w:r>
      <w:r w:rsidR="00BC0A8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ln(k)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</w:t>
      </w:r>
      <w:r w:rsidR="00BC0A8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qually distributed OTUs.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l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ger 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values of the index, therefore, represent microbial communities with greater number of and more equally distributed classes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BC0A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Us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stimates were presented as means +/- standard error of the means (SEM). </w:t>
      </w:r>
    </w:p>
    <w:p w14:paraId="038D65A4" w14:textId="618C28C3" w:rsidR="00B764A5" w:rsidRPr="00D35A7C" w:rsidRDefault="00B764A5" w:rsidP="00B764A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ultivariable analysis of variance (ANOVA) </w:t>
      </w:r>
      <w:r w:rsidR="00B73D0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used to estimate the effects of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otype, diet and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ging, follow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multiple comparison</w:t>
      </w:r>
      <w:r w:rsidR="003228B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false discovery rate (FDR) adjustment for the p-values. </w:t>
      </w:r>
    </w:p>
    <w:p w14:paraId="6280EB17" w14:textId="206F38B8" w:rsidR="00B764A5" w:rsidRPr="00D35A7C" w:rsidRDefault="00B73D04" w:rsidP="00B764A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rincipal components analysis (PCA)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tiliz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vestigate th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terial composition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samples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 different taxonomic level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CA is a linear transformation that projects the data from the original </w:t>
      </w:r>
      <w:r w:rsidR="00B764A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dimensional, correlated space (here, each taxonomic unit was viewed as a dimension) onto a new, orthogonal </w:t>
      </w:r>
      <w:r w:rsidR="00B764A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dimensional space such that the first principal component (PC1)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direction that explains most of variability in the data, </w:t>
      </w:r>
      <w:r w:rsidR="004038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le </w:t>
      </w:r>
      <w:r w:rsidR="000D6B0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econd</w:t>
      </w:r>
      <w:r w:rsidR="00750AE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C2)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- the second most</w:t>
      </w:r>
      <w:r w:rsidR="00750AE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 orthogonal to PC1</w:t>
      </w:r>
      <w:r w:rsidR="00B764A5" w:rsidRPr="00D35A7C">
        <w:rPr>
          <w:rFonts w:ascii="Times New Roman" w:hAnsi="Times New Roman" w:cs="Times New Roman"/>
          <w:dstrike/>
          <w:color w:val="FF0000"/>
          <w:sz w:val="24"/>
          <w:szCs w:val="24"/>
        </w:rPr>
        <w:t>, and so on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esults of the PCA analysis were visualized with biplots by</w:t>
      </w:r>
      <w:r w:rsidR="0014238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otting the data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gainst th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rst two principal components </w:t>
      </w:r>
      <w:r w:rsidR="0014238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 color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coding the points for genotype, diet or DSS challenge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4238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imultaneously, the biplots displayed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direction and the magnitude of the original axes (i.e., individual taxonomic units). </w:t>
      </w:r>
      <w:r w:rsidR="0014238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o assess the predictive power of PCA, m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ltinomial regression on group </w:t>
      </w:r>
      <w:r w:rsidR="0014238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abels (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responding to taxonomic units) vs. principal components was performed. </w:t>
      </w:r>
    </w:p>
    <w:p w14:paraId="6246DF50" w14:textId="1F038655" w:rsidR="00B764A5" w:rsidRPr="00D35A7C" w:rsidRDefault="00142384" w:rsidP="00EE545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tmaps were used to visualize concentrations of metabolites in the samples. </w:t>
      </w:r>
      <w:r w:rsidR="00E23E7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group mean differences were estimated and tested using analysis of variance (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OVA</w:t>
      </w:r>
      <w:r w:rsidR="00E23E7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each metabolite individually and</w:t>
      </w:r>
      <w:r w:rsidR="0008474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n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boxplots with bars and stars indicating statistically significan</w:t>
      </w:r>
      <w:r w:rsidR="0008474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 </w:t>
      </w:r>
      <w:r w:rsidR="00E437B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ween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fferent groups. </w:t>
      </w:r>
    </w:p>
    <w:p w14:paraId="41025E27" w14:textId="0B3005AF" w:rsidR="00AB6127" w:rsidRPr="00D35A7C" w:rsidRDefault="00AB6127" w:rsidP="00A43D9D">
      <w:pPr>
        <w:pStyle w:val="Heading1"/>
        <w:rPr>
          <w:rFonts w:ascii="Times New Roman" w:hAnsi="Times New Roman" w:cs="Times New Roman"/>
          <w:color w:val="000000" w:themeColor="text1"/>
        </w:rPr>
      </w:pPr>
      <w:bookmarkStart w:id="14" w:name="_Toc128143906"/>
      <w:bookmarkStart w:id="15" w:name="_Toc179148166"/>
      <w:r w:rsidRPr="00D35A7C">
        <w:rPr>
          <w:rFonts w:ascii="Times New Roman" w:hAnsi="Times New Roman" w:cs="Times New Roman"/>
          <w:color w:val="000000" w:themeColor="text1"/>
        </w:rPr>
        <w:t>3 Results</w:t>
      </w:r>
      <w:bookmarkEnd w:id="14"/>
      <w:bookmarkEnd w:id="15"/>
    </w:p>
    <w:p w14:paraId="4C56D38E" w14:textId="105E039B" w:rsidR="00A461B9" w:rsidRPr="00D35A7C" w:rsidRDefault="00A461B9" w:rsidP="00851EF1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6" w:name="_Toc179148167"/>
      <w:r w:rsidRPr="00D35A7C">
        <w:rPr>
          <w:rFonts w:ascii="Times New Roman" w:hAnsi="Times New Roman" w:cs="Times New Roman"/>
          <w:color w:val="000000" w:themeColor="text1"/>
        </w:rPr>
        <w:t>3.1 Data acquisition</w:t>
      </w:r>
      <w:bookmarkEnd w:id="16"/>
    </w:p>
    <w:p w14:paraId="6D5C3996" w14:textId="53CB7492" w:rsidR="00A461B9" w:rsidRPr="00D35A7C" w:rsidRDefault="00A16A38" w:rsidP="00A461B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depth of s</w:t>
      </w:r>
      <w:r w:rsidR="00A461B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quencing varied between 30,008 and 422,283 reads per sample (Supplemental Figure 1).</w:t>
      </w:r>
      <w:r w:rsidR="004E383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461B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ver 94% of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461B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TUs were identified as bacterial.</w:t>
      </w:r>
      <w:r w:rsidR="00ED1D4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otal, </w:t>
      </w:r>
      <w:r w:rsidR="00A461B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0,197 (94.78% of total OTUs), 7,994 (98.34%) and 7,558 (96.07%) bacterial OTUs were identified in the 3 experiments</w:t>
      </w:r>
      <w:r w:rsidR="00ED1D4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461B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ively (Table 1). </w:t>
      </w:r>
    </w:p>
    <w:p w14:paraId="74F1F171" w14:textId="77777777" w:rsidR="00A461B9" w:rsidRPr="00D35A7C" w:rsidRDefault="00A461B9" w:rsidP="00851EF1">
      <w:pPr>
        <w:rPr>
          <w:rFonts w:ascii="Times New Roman" w:hAnsi="Times New Roman" w:cs="Times New Roman"/>
          <w:color w:val="000000" w:themeColor="text1"/>
        </w:rPr>
      </w:pPr>
    </w:p>
    <w:p w14:paraId="0E53F3C5" w14:textId="7D8AC947" w:rsidR="00B764A5" w:rsidRPr="00D35A7C" w:rsidRDefault="00B764A5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7" w:name="_Toc179148168"/>
      <w:r w:rsidRPr="00D35A7C">
        <w:rPr>
          <w:rFonts w:ascii="Times New Roman" w:hAnsi="Times New Roman" w:cs="Times New Roman"/>
          <w:color w:val="000000" w:themeColor="text1"/>
        </w:rPr>
        <w:t>3.</w:t>
      </w:r>
      <w:r w:rsidR="00A461B9" w:rsidRPr="00D35A7C">
        <w:rPr>
          <w:rFonts w:ascii="Times New Roman" w:hAnsi="Times New Roman" w:cs="Times New Roman"/>
          <w:color w:val="000000" w:themeColor="text1"/>
        </w:rPr>
        <w:t>2 Diet, g</w:t>
      </w:r>
      <w:r w:rsidRPr="00D35A7C">
        <w:rPr>
          <w:rFonts w:ascii="Times New Roman" w:hAnsi="Times New Roman" w:cs="Times New Roman"/>
          <w:color w:val="000000" w:themeColor="text1"/>
        </w:rPr>
        <w:t>enotype</w:t>
      </w:r>
      <w:r w:rsidR="00F833DA" w:rsidRPr="00D35A7C">
        <w:rPr>
          <w:rFonts w:ascii="Times New Roman" w:hAnsi="Times New Roman" w:cs="Times New Roman"/>
          <w:color w:val="000000" w:themeColor="text1"/>
        </w:rPr>
        <w:t xml:space="preserve"> and </w:t>
      </w:r>
      <w:r w:rsidR="00A461B9" w:rsidRPr="00D35A7C">
        <w:rPr>
          <w:rFonts w:ascii="Times New Roman" w:hAnsi="Times New Roman" w:cs="Times New Roman"/>
          <w:color w:val="000000" w:themeColor="text1"/>
        </w:rPr>
        <w:t xml:space="preserve">inflammation </w:t>
      </w:r>
      <w:r w:rsidRPr="00D35A7C">
        <w:rPr>
          <w:rFonts w:ascii="Times New Roman" w:hAnsi="Times New Roman" w:cs="Times New Roman"/>
          <w:color w:val="000000" w:themeColor="text1"/>
        </w:rPr>
        <w:t>affect bacterial community richness and diversity</w:t>
      </w:r>
      <w:bookmarkEnd w:id="17"/>
    </w:p>
    <w:p w14:paraId="241CB3C2" w14:textId="104A0268" w:rsidR="00B764A5" w:rsidRPr="00D35A7C" w:rsidRDefault="00910AEE" w:rsidP="001E51A3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ffect of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rf2 </w:t>
      </w:r>
      <w:r w:rsidR="006768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examined </w:t>
      </w:r>
      <w:r w:rsidR="00EC186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</w:t>
      </w:r>
      <w:r w:rsidR="006768B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rf2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s a master regulator of anti-oxidative stress and anti-inflammatory responses to external and internal stimuli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541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FuZzwvQXV0aG9yPjxZZWFyPjIwMTU8L1llYXI+PFJl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FuZzwvQXV0aG9yPjxZZWFyPjIwMTU8L1llYXI+PFJl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F5415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1F541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2, 53, 54, 55, 56)</w:t>
      </w:r>
      <w:r w:rsidR="001F541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C186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ffect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EC186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sted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comparing the Nrf2 knockout (KO; -/-) mic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EC186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T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e </w:t>
      </w:r>
      <w:r w:rsidR="00434AE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ditioned on a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, DSS challenge and aging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annon index was used to estimate </w:t>
      </w:r>
      <w:r w:rsidR="0014119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pha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versity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f the samples at the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 level. The results are presented in 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5E4DF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BA175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B764A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107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annon index average</w:t>
      </w:r>
      <w:r w:rsidR="00AA021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 were compared using mixed-effects linear regression models. The index average</w:t>
      </w:r>
      <w:r w:rsidR="006107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significantly higher in the Nrf2 KO group compared to WT (p-value &lt; 0.01</w:t>
      </w:r>
      <w:proofErr w:type="gramStart"/>
      <w:r w:rsidR="006107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, and</w:t>
      </w:r>
      <w:proofErr w:type="gramEnd"/>
      <w:r w:rsidR="006107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reased as the mice aged. </w:t>
      </w:r>
      <w:r w:rsidR="006107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he index averages at both, the early and the late time points were significantly higher than at the baseline (both p-values &lt; 0.01).</w:t>
      </w:r>
      <w:r w:rsidR="000338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51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pha diversity was also lower in DSS-challenged groups even when they received the dietary additives of cranberry or PEITC (both p-values &lt; 0.01</w:t>
      </w:r>
      <w:r w:rsidR="00AA021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1E51A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B7D4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1424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equencing depth affects Shannon index as higher number of reads increases the probability of observing less common OTUs (Supplemental Figure 2A). Therefore, a sensitivity analysis was conducted to investigate Shannon index inflation due to sequencing depth differences by adding 1 to all OTU counts. This removed Shannon index correlation with sequencing depth (Supplemental Figure 2B). Repeating the analysis of the transformed count data</w:t>
      </w:r>
      <w:r w:rsidR="000338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ed that the genotype effect remained significant, with NRF2 KO samples having higher mean </w:t>
      </w:r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annon </w:t>
      </w:r>
      <w:r w:rsidR="000338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ex compared to WT (p-value = 0.02). </w:t>
      </w:r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the differences of </w:t>
      </w:r>
      <w:proofErr w:type="spellStart"/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cranberry</w:t>
      </w:r>
      <w:proofErr w:type="spellEnd"/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DSS+PEITC with the unchallenged group became non-significant, with only the DSS+AIN93M group being significantly lower</w:t>
      </w:r>
      <w:r w:rsidR="00D245B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</w:t>
      </w:r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to the control (</w:t>
      </w:r>
      <w:r w:rsidR="00A5195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o-DSS+AIN93M</w:t>
      </w:r>
      <w:r w:rsidR="00AA021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15B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-value &lt; 0.01). The results are shown in Figure 2B and suggest that the two additives had protective effect on the microbiome richness and diversity. The transformation also removed the aging effect. </w:t>
      </w:r>
    </w:p>
    <w:p w14:paraId="5F2A8042" w14:textId="29134C7D" w:rsidR="008E4B69" w:rsidRPr="00D35A7C" w:rsidRDefault="008E4B69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18" w:name="_Toc179148169"/>
      <w:r w:rsidRPr="00D35A7C">
        <w:rPr>
          <w:rFonts w:ascii="Times New Roman" w:hAnsi="Times New Roman" w:cs="Times New Roman"/>
          <w:color w:val="000000" w:themeColor="text1"/>
        </w:rPr>
        <w:t>3.</w:t>
      </w:r>
      <w:r w:rsidR="00743E5F" w:rsidRPr="00D35A7C">
        <w:rPr>
          <w:rFonts w:ascii="Times New Roman" w:hAnsi="Times New Roman" w:cs="Times New Roman"/>
          <w:color w:val="000000" w:themeColor="text1"/>
        </w:rPr>
        <w:t>3</w:t>
      </w:r>
      <w:r w:rsidRPr="00D35A7C">
        <w:rPr>
          <w:rFonts w:ascii="Times New Roman" w:hAnsi="Times New Roman" w:cs="Times New Roman"/>
          <w:color w:val="000000" w:themeColor="text1"/>
        </w:rPr>
        <w:t xml:space="preserve"> </w:t>
      </w:r>
      <w:r w:rsidR="00166C50" w:rsidRPr="00D35A7C">
        <w:rPr>
          <w:rFonts w:ascii="Times New Roman" w:hAnsi="Times New Roman" w:cs="Times New Roman"/>
          <w:color w:val="000000" w:themeColor="text1"/>
        </w:rPr>
        <w:t>Principal components analys</w:t>
      </w:r>
      <w:r w:rsidR="00966A72" w:rsidRPr="00D35A7C">
        <w:rPr>
          <w:rFonts w:ascii="Times New Roman" w:hAnsi="Times New Roman" w:cs="Times New Roman"/>
          <w:color w:val="000000" w:themeColor="text1"/>
        </w:rPr>
        <w:t>i</w:t>
      </w:r>
      <w:r w:rsidR="00166C50" w:rsidRPr="00D35A7C">
        <w:rPr>
          <w:rFonts w:ascii="Times New Roman" w:hAnsi="Times New Roman" w:cs="Times New Roman"/>
          <w:color w:val="000000" w:themeColor="text1"/>
        </w:rPr>
        <w:t xml:space="preserve">s </w:t>
      </w:r>
      <w:r w:rsidR="00743E5F" w:rsidRPr="00D35A7C">
        <w:rPr>
          <w:rFonts w:ascii="Times New Roman" w:hAnsi="Times New Roman" w:cs="Times New Roman"/>
          <w:color w:val="000000" w:themeColor="text1"/>
        </w:rPr>
        <w:t xml:space="preserve">shows </w:t>
      </w:r>
      <w:r w:rsidR="00166C50" w:rsidRPr="00D35A7C">
        <w:rPr>
          <w:rFonts w:ascii="Times New Roman" w:hAnsi="Times New Roman" w:cs="Times New Roman"/>
          <w:color w:val="000000" w:themeColor="text1"/>
        </w:rPr>
        <w:t>a</w:t>
      </w:r>
      <w:r w:rsidR="000C3A4D" w:rsidRPr="00D35A7C">
        <w:rPr>
          <w:rFonts w:ascii="Times New Roman" w:hAnsi="Times New Roman" w:cs="Times New Roman"/>
          <w:color w:val="000000" w:themeColor="text1"/>
        </w:rPr>
        <w:t xml:space="preserve">ssociation of microbiome composition with </w:t>
      </w:r>
      <w:r w:rsidR="00966A72" w:rsidRPr="00D35A7C">
        <w:rPr>
          <w:rFonts w:ascii="Times New Roman" w:hAnsi="Times New Roman" w:cs="Times New Roman"/>
          <w:color w:val="000000" w:themeColor="text1"/>
        </w:rPr>
        <w:t xml:space="preserve">diet and </w:t>
      </w:r>
      <w:r w:rsidR="000C3A4D" w:rsidRPr="00D35A7C">
        <w:rPr>
          <w:rFonts w:ascii="Times New Roman" w:hAnsi="Times New Roman" w:cs="Times New Roman"/>
          <w:color w:val="000000" w:themeColor="text1"/>
        </w:rPr>
        <w:t>genotype</w:t>
      </w:r>
      <w:bookmarkEnd w:id="18"/>
    </w:p>
    <w:p w14:paraId="195ECFE9" w14:textId="4595E414" w:rsidR="008E4B69" w:rsidRPr="00D35A7C" w:rsidRDefault="0028718A" w:rsidP="008E4B6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xt, </w:t>
      </w:r>
      <w:r w:rsidR="008E4B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U counts were aggregated at the </w:t>
      </w:r>
      <w:r w:rsidR="008E4B6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hylum</w:t>
      </w:r>
      <w:r w:rsidR="008E4B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vel. In total, </w:t>
      </w:r>
      <w:r w:rsidR="004103A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2</w:t>
      </w:r>
      <w:r w:rsidR="008E4B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hyla were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ntified, top 10 of which accounted for </w:t>
      </w:r>
      <w:r w:rsidR="00D82E1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&gt;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99.96% of all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ts. Since deeper sequencing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ld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reas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hanc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identifying rare organisms (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upplementa</w:t>
      </w:r>
      <w:r w:rsidR="00927E1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and the samples vari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ite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reatly by sequencing depth (</w:t>
      </w:r>
      <w:r w:rsidR="005C4D8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upplemental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rare phylum were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cluded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</w:t>
      </w:r>
      <w:r w:rsidR="00643C2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ownstream analysis.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ata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3 experiments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combined for the analysis, however, each group of samples was visualized separately to highlight the differences between experimental conditions</w:t>
      </w:r>
      <w:r w:rsidR="004E36C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Figure 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 w:rsidR="004E36C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The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CA suggested relatively high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ter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experiment variability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specifically,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lative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wer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undance of </w:t>
      </w:r>
      <w:r w:rsidR="00445F6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,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lative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er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undance of </w:t>
      </w:r>
      <w:r w:rsidR="00445F6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Verrucomicrobia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03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906F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</w:t>
      </w:r>
      <w:r w:rsidR="00450D8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1 and Exp02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Relative abundance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445F6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45F6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ctinobacteria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higher in the WT 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SS-treated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e in </w:t>
      </w:r>
      <w:r w:rsidR="00F3380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3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ther groups</w:t>
      </w:r>
      <w:r w:rsidR="00445F6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le </w:t>
      </w:r>
      <w:r w:rsidR="00445F6D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psilonbacteraeota</w:t>
      </w:r>
      <w:r w:rsidR="003B0680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re more abundant in all Nrf2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and WT control (AIN93M) groups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3B068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the rest.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SS+PEITC samples </w:t>
      </w:r>
      <w:r w:rsidR="004F479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ed between the </w:t>
      </w:r>
      <w:r w:rsidR="00B735D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gative </w:t>
      </w:r>
      <w:r w:rsidR="004F479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no-DSS+AIN93M)</w:t>
      </w:r>
      <w:r w:rsidR="00B735D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F479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the </w:t>
      </w:r>
      <w:r w:rsidR="00B735D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ositive (</w:t>
      </w:r>
      <w:r w:rsidR="004F479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AIN93M</w:t>
      </w:r>
      <w:r w:rsidR="00B735D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trols</w:t>
      </w:r>
      <w:r w:rsidR="00584D20" w:rsidRPr="00D35A7C" w:rsidDel="004F479F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ggesting </w:t>
      </w:r>
      <w:r w:rsidR="00660A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otential </w:t>
      </w:r>
      <w:r w:rsidR="004D41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rotective effect of PEITC on microbiome of DSS-treated mice.</w:t>
      </w:r>
    </w:p>
    <w:p w14:paraId="400FB5A9" w14:textId="074BABDC" w:rsidR="003E3B5C" w:rsidRPr="00D35A7C" w:rsidRDefault="00CA15A7" w:rsidP="008E4B6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top 10 most abundant Phylum were used </w:t>
      </w:r>
      <w:r w:rsidR="00874A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the next step of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CA</w:t>
      </w:r>
      <w:r w:rsidR="00874A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si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nalysis 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ed </w:t>
      </w:r>
      <w:r w:rsidR="00874A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rong effect 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diet 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the microbial composition. Specifically, relative abundance of </w:t>
      </w:r>
      <w:r w:rsidR="006B126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B126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Verrucomicrobi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creased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le relative abundance of </w:t>
      </w:r>
      <w:r w:rsidR="006B126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teobacteria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B126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eferribacteres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6B126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psilonbacteraeota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creased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ll 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T </w:t>
      </w:r>
      <w:r w:rsidR="00BB38D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-treated groups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the control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et groups</w:t>
      </w:r>
      <w:r w:rsidR="006B126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IN93M).</w:t>
      </w:r>
      <w:r w:rsidR="003E3B5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03 data was reanalyzed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parately to remove </w:t>
      </w:r>
      <w:r w:rsidR="00874A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tential 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y effect 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amining 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ffect of 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rf2</w:t>
      </w:r>
      <w:r w:rsidR="0057597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6C411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</w:t>
      </w:r>
      <w:r w:rsidR="003E3B5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Figure 5).</w:t>
      </w:r>
    </w:p>
    <w:p w14:paraId="5F414FA4" w14:textId="52CE0A24" w:rsidR="000C3A4D" w:rsidRPr="00D35A7C" w:rsidRDefault="00E567D8" w:rsidP="008E4B6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total, 31 classes of bacteria were identified across the three experiments. The</w:t>
      </w:r>
      <w:r w:rsidR="000C3A4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p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lasses</w:t>
      </w:r>
      <w:r w:rsidR="000C3A4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AD153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7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counted for more than </w:t>
      </w:r>
      <w:r w:rsidR="000C3A4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99.99% of </w:t>
      </w:r>
      <w:r w:rsidR="00D82E1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0C3A4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hits. 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CA showed strong negative 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relation 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f Nrf2</w:t>
      </w:r>
      <w:r w:rsidR="00AB391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DD4D4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illi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ass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phylum (p.) 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was consistent in all 3 experiments (Figure </w:t>
      </w:r>
      <w:r w:rsidR="00966A7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DD4D4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AB391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eparately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Exp03 data was </w:t>
      </w:r>
      <w:r w:rsidR="00AB391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eanalyzed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with</w:t>
      </w:r>
      <w:r w:rsidR="00874A3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E01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8 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lasses being identified in the samples out of which</w:t>
      </w:r>
      <w:r w:rsidR="009E01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6 classes 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ained almost </w:t>
      </w:r>
      <w:proofErr w:type="gramStart"/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l of</w:t>
      </w:r>
      <w:proofErr w:type="gramEnd"/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its and </w:t>
      </w:r>
      <w:r w:rsidR="009E01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used in </w:t>
      </w:r>
      <w:r w:rsidR="00B631A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E016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alysis.</w:t>
      </w:r>
      <w:r w:rsidR="004B3B5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7 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plot showed clear separation by genotype. 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r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lative abundance of </w:t>
      </w:r>
      <w:r w:rsidR="00F87CB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ostridia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p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.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higher while </w:t>
      </w:r>
      <w:r w:rsidR="00F87CB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etaproteobacteria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Deltaproteobacteria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. </w:t>
      </w:r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teobacteria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, and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87CB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psilonproteobacteria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well as </w:t>
      </w:r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rachyspirae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. </w:t>
      </w:r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pirochaetes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="00F87CB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ampylobacteria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p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.</w:t>
      </w:r>
      <w:r w:rsidR="00320C9B" w:rsidRPr="00D35A7C">
        <w:rPr>
          <w:rFonts w:ascii="Times New Roman" w:hAnsi="Times New Roman" w:cs="Times New Roman"/>
          <w:color w:val="000000" w:themeColor="text1"/>
        </w:rPr>
        <w:t xml:space="preserve"> 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psilonbacteraeota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20500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205006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eferribacteres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p. 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eferribacteres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20500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re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wer in </w:t>
      </w:r>
      <w:r w:rsidR="0020500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 three 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SS-treated </w:t>
      </w:r>
      <w:r w:rsidR="0020500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roups</w:t>
      </w:r>
      <w:r w:rsidR="00F87CB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ammaproteobacteria</w:t>
      </w:r>
      <w:proofErr w:type="spellEnd"/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. </w:t>
      </w:r>
      <w:r w:rsidR="002904B4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teobacteria</w:t>
      </w:r>
      <w:r w:rsidR="002904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</w:t>
      </w:r>
      <w:proofErr w:type="spellStart"/>
      <w:r w:rsidR="009236B2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Verrucomicrobiae</w:t>
      </w:r>
      <w:proofErr w:type="spellEnd"/>
      <w:r w:rsidR="009236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p. </w:t>
      </w:r>
      <w:r w:rsidR="00320C9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>Verrucomicrobia</w:t>
      </w:r>
      <w:r w:rsidR="00320C9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9236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d higher relative abundance in the DSS+AIN93M and </w:t>
      </w:r>
      <w:proofErr w:type="spellStart"/>
      <w:r w:rsidR="009236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Cranberry</w:t>
      </w:r>
      <w:proofErr w:type="spellEnd"/>
      <w:r w:rsidR="009236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ups. </w:t>
      </w:r>
    </w:p>
    <w:p w14:paraId="7CABFF2A" w14:textId="5FF92D19" w:rsidR="008E4B69" w:rsidRPr="00D35A7C" w:rsidRDefault="00116D3B" w:rsidP="00A43D9D">
      <w:pPr>
        <w:pStyle w:val="Heading2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9" w:name="_Toc179148170"/>
      <w:r w:rsidRPr="00D35A7C">
        <w:rPr>
          <w:rFonts w:ascii="Times New Roman" w:hAnsi="Times New Roman" w:cs="Times New Roman"/>
          <w:color w:val="000000" w:themeColor="text1"/>
        </w:rPr>
        <w:t>3.</w:t>
      </w:r>
      <w:r w:rsidR="00743E5F" w:rsidRPr="00D35A7C">
        <w:rPr>
          <w:rFonts w:ascii="Times New Roman" w:hAnsi="Times New Roman" w:cs="Times New Roman"/>
          <w:color w:val="000000" w:themeColor="text1"/>
        </w:rPr>
        <w:t xml:space="preserve">4 </w:t>
      </w:r>
      <w:r w:rsidRPr="00D35A7C">
        <w:rPr>
          <w:rFonts w:ascii="Times New Roman" w:hAnsi="Times New Roman" w:cs="Times New Roman"/>
          <w:color w:val="000000" w:themeColor="text1"/>
        </w:rPr>
        <w:t>Firmicutes/Bacteroidetes ratio</w:t>
      </w:r>
      <w:bookmarkEnd w:id="19"/>
    </w:p>
    <w:p w14:paraId="299B744C" w14:textId="4A23B942" w:rsidR="00BB4449" w:rsidRPr="00D35A7C" w:rsidRDefault="00743E5F" w:rsidP="00B764A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ological activities such as aging,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nge of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ody mass index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 maintaining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stinal homeostasis have been linked to </w:t>
      </w:r>
      <w:r w:rsidR="00116D3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116D3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116D3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</w:t>
      </w:r>
      <w:r w:rsidR="00116D3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io 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F/B)</w:t>
      </w:r>
      <w:r w:rsidR="00F43A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43A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pYXQ8L0F1dGhvcj48WWVhcj4yMDA5PC9ZZWFyPjxS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pYXQ8L0F1dGhvcj48WWVhcj4yMDA5PC9ZZWFyPjxS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43A7C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43A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43A7C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7, 58)</w:t>
      </w:r>
      <w:r w:rsidR="00F43A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16D3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reased F/B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 been 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ociated with obesity while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d 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tio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 </w:t>
      </w:r>
      <w:r w:rsidR="00B510F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related positively with 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flammatory bowel disease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IBD)</w:t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510F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Stojanov&lt;/Author&gt;&lt;Year&gt;2020&lt;/Year&gt;&lt;RecNum&gt;265&lt;/RecNum&gt;&lt;DisplayText&gt;(59)&lt;/DisplayText&gt;&lt;record&gt;&lt;rec-number&gt;2569&lt;/rec-number&gt;&lt;foreign-keys&gt;&lt;key app="EN" db-id="petpvf9zze5p0iezs0p55z0yz22f20efadfp" timestamp="1730996085"&gt;2569&lt;/key&gt;&lt;/foreign-keys&gt;&lt;ref-type name="Journal Article"&gt;17&lt;/ref-type&gt;&lt;contributors&gt;&lt;authors&gt;&lt;author&gt;Stojanov, S.&lt;/author&gt;&lt;author&gt;Berlec, A.&lt;/author&gt;&lt;author&gt;Strukelj, B.&lt;/author&gt;&lt;/authors&gt;&lt;/contributors&gt;&lt;auth-address&gt;Faculty of Pharmacy, University of Ljubljana, SI-1000 Ljubljana, Slovenia.&amp;#xD;Department of Biotechnology, Jozef Stefan Institute, SI-1000 Ljubljana, Slovenia.&lt;/auth-address&gt;&lt;titles&gt;&lt;title&gt;The Influence of Probiotics on the Firmicutes/Bacteroidetes Ratio in the Treatment of Obesity and Inflammatory Bowel disease&lt;/title&gt;&lt;secondary-title&gt;Microorganisms&lt;/secondary-title&gt;&lt;/titles&gt;&lt;periodical&gt;&lt;full-title&gt;Microorganisms&lt;/full-title&gt;&lt;/periodical&gt;&lt;volume&gt;8&lt;/volume&gt;&lt;number&gt;11&lt;/number&gt;&lt;edition&gt;20201101&lt;/edition&gt;&lt;keywords&gt;&lt;keyword&gt;Bacteroidetes&lt;/keyword&gt;&lt;keyword&gt;Firmicutes&lt;/keyword&gt;&lt;keyword&gt;dysbiosis&lt;/keyword&gt;&lt;keyword&gt;inflammation&lt;/keyword&gt;&lt;keyword&gt;obesity&lt;/keyword&gt;&lt;keyword&gt;probiotics&lt;/keyword&gt;&lt;/keywords&gt;&lt;dates&gt;&lt;year&gt;2020&lt;/year&gt;&lt;pub-dates&gt;&lt;date&gt;Nov 1&lt;/date&gt;&lt;/pub-dates&gt;&lt;/dates&gt;&lt;isbn&gt;2076-2607 (Print)&amp;#xD;2076-2607 (Electronic)&amp;#xD;2076-2607 (Linking)&lt;/isbn&gt;&lt;accession-num&gt;33139627&lt;/accession-num&gt;&lt;urls&gt;&lt;related-urls&gt;&lt;url&gt;https://www.ncbi.nlm.nih.gov/pubmed/33139627&lt;/url&gt;&lt;/related-urls&gt;&lt;/urls&gt;&lt;custom1&gt;The authors declare no conflict of interest.&lt;/custom1&gt;&lt;custom2&gt;PMC7692443&lt;/custom2&gt;&lt;electronic-resource-num&gt;10.3390/microorganisms8111715&lt;/electronic-resource-num&gt;&lt;remote-database-name&gt;PubMed-not-MEDLINE&lt;/remote-database-name&gt;&lt;remote-database-provider&gt;NLM&lt;/remote-database-provider&gt;&lt;/record&gt;&lt;/Cite&gt;&lt;/EndNote&gt;</w:instrText>
      </w:r>
      <w:r w:rsidR="00B510F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9)</w:t>
      </w:r>
      <w:r w:rsidR="00B510F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2748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F48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fore, the F/B ratio was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d </w:t>
      </w:r>
      <w:r w:rsidR="00EF48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an endpoint in this study to examine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fferences in </w:t>
      </w:r>
      <w:r w:rsidR="00EF48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iome composition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cross</w:t>
      </w:r>
      <w:r w:rsidR="00C955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otype</w:t>
      </w:r>
      <w:r w:rsidR="00EF48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955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diet</w:t>
      </w:r>
      <w:r w:rsidR="00EF483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955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imepoints (Figure</w:t>
      </w:r>
      <w:r w:rsidR="001F645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955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068C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8</w:t>
      </w:r>
      <w:r w:rsidR="00C9555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2349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bundance of </w:t>
      </w:r>
      <w:r w:rsidR="0023497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</w:t>
      </w:r>
      <w:r w:rsidR="002349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E41BE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as lower or equal</w:t>
      </w:r>
      <w:r w:rsidR="002349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E41BE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bundance of </w:t>
      </w:r>
      <w:r w:rsidR="0023497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</w:t>
      </w:r>
      <w:r w:rsidR="00E41BE5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E41BE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2349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F452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1 and Exp02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497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mples 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ut the F/B ratios in the WT mice samples were higher than in the Nrf2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samples in all 3 experiments. </w:t>
      </w:r>
      <w:r w:rsidR="00E41BE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ixed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effects linear regression model</w:t>
      </w:r>
      <w:r w:rsidR="00A358C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xt </w:t>
      </w:r>
      <w:r w:rsidR="00E41BE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sed to estimate these differences in</w:t>
      </w:r>
      <w:r w:rsidR="005B4F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565C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p03</w:t>
      </w:r>
      <w:r w:rsidR="00A358C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irst, a mixed-effects model with no interaction terms was fitted to the F/B. The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io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s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lower 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DSS+PEITC and </w:t>
      </w:r>
      <w:proofErr w:type="spellStart"/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Cranberry</w:t>
      </w:r>
      <w:proofErr w:type="spellEnd"/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ups 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the no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+AIN93M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rol group 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log2[F/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] = 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0.51 and -0.46, and </w:t>
      </w:r>
      <w:r w:rsidR="00E811F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 &lt;0.01 and 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=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0.01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ively)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The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io was 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wer in the 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rf2</w:t>
      </w:r>
      <w:r w:rsidR="007704E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group </w:t>
      </w:r>
      <w:r w:rsidR="00304E1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WT (log</w:t>
      </w:r>
      <w:r w:rsidR="006433C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[F/B]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=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-1.02, </w:t>
      </w:r>
      <w:r w:rsidR="00E811F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E811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value &lt;0.01)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control </w:t>
      </w:r>
      <w:r w:rsidR="00354E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roup’s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 F/B difference with the DSS control (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.e., no-DSS+AIN93M vs. 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AIN93M)</w:t>
      </w:r>
      <w:r w:rsidR="00D910B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910B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fference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D910B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tween early or late timepoints vs. baseline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="00D910B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e </w:t>
      </w:r>
      <w:r w:rsidR="006E626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 statistically significant. 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ding 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genotype-diet interaction term 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the model 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firmed the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ificant association of F/B with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enotype (log</w:t>
      </w:r>
      <w:r w:rsidR="006433C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F/B] = -1.40, </w:t>
      </w:r>
      <w:r w:rsidR="0081320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value &lt;0.01), a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d the Cranberry or 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EITC diets (log2[F/</w:t>
      </w:r>
      <w:r w:rsidR="00A738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] = -0.60 and -0.71, respectively, with both </w:t>
      </w:r>
      <w:r w:rsidR="00813203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 &lt;0.01). 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urthermore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1320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tio 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5A4FF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o-DSS+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N93M group was significantly lower than 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of 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DSS+AIN93M</w:t>
      </w:r>
      <w:r w:rsidR="006433C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 </w:t>
      </w:r>
      <w:r w:rsidR="006433C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log2[F/B] = -1.40, </w:t>
      </w:r>
      <w:r w:rsidR="006433CF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6433C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value &lt;0.01)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se results suggest that PEITC 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 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ranberry 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ary 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s 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reserved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balance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1A3D6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and </w:t>
      </w:r>
      <w:r w:rsidR="001A3D6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 in the intestines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hosts treated with</w:t>
      </w:r>
      <w:r w:rsidR="004E3EC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flammatory agent </w:t>
      </w:r>
      <w:r w:rsidR="002D22B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</w:t>
      </w:r>
      <w:r w:rsidR="001A3D6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3230663" w14:textId="1A1CDC26" w:rsidR="00AE037E" w:rsidRPr="00D35A7C" w:rsidRDefault="0068652B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20" w:name="_Toc179148171"/>
      <w:r w:rsidRPr="00D35A7C">
        <w:rPr>
          <w:rFonts w:ascii="Times New Roman" w:hAnsi="Times New Roman" w:cs="Times New Roman"/>
          <w:color w:val="000000" w:themeColor="text1"/>
        </w:rPr>
        <w:t>3.</w:t>
      </w:r>
      <w:r w:rsidR="00AA5F0D" w:rsidRPr="00D35A7C">
        <w:rPr>
          <w:rFonts w:ascii="Times New Roman" w:hAnsi="Times New Roman" w:cs="Times New Roman"/>
          <w:color w:val="000000" w:themeColor="text1"/>
        </w:rPr>
        <w:t>4</w:t>
      </w:r>
      <w:r w:rsidRPr="00D35A7C">
        <w:rPr>
          <w:rFonts w:ascii="Times New Roman" w:hAnsi="Times New Roman" w:cs="Times New Roman"/>
          <w:color w:val="000000" w:themeColor="text1"/>
        </w:rPr>
        <w:t xml:space="preserve"> </w:t>
      </w:r>
      <w:r w:rsidR="00AE037E" w:rsidRPr="00D35A7C">
        <w:rPr>
          <w:rFonts w:ascii="Times New Roman" w:hAnsi="Times New Roman" w:cs="Times New Roman"/>
          <w:color w:val="000000" w:themeColor="text1"/>
        </w:rPr>
        <w:t>Linear Discriminant Analysis of aging and dietary effects</w:t>
      </w:r>
      <w:bookmarkEnd w:id="20"/>
    </w:p>
    <w:p w14:paraId="18A5A080" w14:textId="6D43C2EF" w:rsidR="00AE037E" w:rsidRPr="00D35A7C" w:rsidRDefault="00F376F4" w:rsidP="00F376F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inear discriminant analysis Effect Size (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EfSe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 was conducted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QIIME2 to further examine the effects of 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 an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ing. The composition changes in the microbiomes over time were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amine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comparing the </w:t>
      </w:r>
      <w:r w:rsidR="00727CD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ntrol sampl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 baselin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own in</w:t>
      </w:r>
      <w:r w:rsidR="00727CD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gure 9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727CD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B </w:t>
      </w:r>
      <w:r w:rsidR="00727CD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ed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ith the early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ek 1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Figure 9A in green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ate (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ek 4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Figure 9B in green</w:t>
      </w:r>
      <w:r w:rsidR="00496DE6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timepoints.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axa with relative abundance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3283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≥ 0.1% present in at least one specimen were included. In addition, the cladograms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using lineages with Linear Discriminant Analysis (LDA) score ≥ 2.0,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owing the phylogenetic distribution of the microbial lineages a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 time points were displayed.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nalysis showed tha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E354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 Parabacteroides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EE354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evotella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E354E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S24_7, 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E354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ative abundanc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d, while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ales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ostridiales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scillospira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Proteobacteria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esulfovibrionaceae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enericutes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naeroplasma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creased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ver tim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0DC540D" w14:textId="5B9A4003" w:rsidR="00116D3B" w:rsidRPr="00D35A7C" w:rsidRDefault="00CC2EE4" w:rsidP="00116D3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eparately, the effect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EITC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dition to the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et wa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amined and presented in </w:t>
      </w:r>
      <w:r w:rsidR="006D440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gures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9C and 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The figures show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mpact of PEITC diet by comparing the microbiota </w:t>
      </w:r>
      <w:r w:rsidR="00B9509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rol diet at baseline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ek 0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n in red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t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later timepoints (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eek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 or 4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n in green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ative abundance of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increased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 S24_7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d at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later tim</w:t>
      </w:r>
      <w:r w:rsidR="0088422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</w:t>
      </w:r>
      <w:r w:rsidR="00AE037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oints compared to baselin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everal bacterial taxa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n to be correlated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diet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cifically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doribacter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enericutes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ycoplasmataceae</w:t>
      </w:r>
      <w:proofErr w:type="spellEnd"/>
      <w:r w:rsidR="00061D9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Proteobacteria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esulfovibrionaceae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42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found in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</w:t>
      </w:r>
      <w:r w:rsidR="00061D9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igher abundanc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le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ostridiales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>Ruminococcus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cidobacteria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llin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6075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427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bundances were significantly lower in the control diet group compared to the PEITC group.</w:t>
      </w:r>
    </w:p>
    <w:p w14:paraId="558C88F9" w14:textId="28E72B43" w:rsidR="0068652B" w:rsidRPr="00D35A7C" w:rsidRDefault="0068652B" w:rsidP="00A43D9D">
      <w:pPr>
        <w:pStyle w:val="Heading2"/>
        <w:rPr>
          <w:rFonts w:ascii="Times New Roman" w:hAnsi="Times New Roman" w:cs="Times New Roman"/>
          <w:color w:val="000000" w:themeColor="text1"/>
        </w:rPr>
      </w:pPr>
      <w:bookmarkStart w:id="21" w:name="_Toc179148172"/>
      <w:r w:rsidRPr="00D35A7C">
        <w:rPr>
          <w:rFonts w:ascii="Times New Roman" w:hAnsi="Times New Roman" w:cs="Times New Roman"/>
          <w:color w:val="000000" w:themeColor="text1"/>
        </w:rPr>
        <w:t xml:space="preserve">3.5 </w:t>
      </w:r>
      <w:r w:rsidR="00243CD3" w:rsidRPr="00D35A7C">
        <w:rPr>
          <w:rFonts w:ascii="Times New Roman" w:hAnsi="Times New Roman" w:cs="Times New Roman"/>
          <w:color w:val="000000" w:themeColor="text1"/>
        </w:rPr>
        <w:t xml:space="preserve">Cranberry and </w:t>
      </w:r>
      <w:r w:rsidRPr="00D35A7C">
        <w:rPr>
          <w:rFonts w:ascii="Times New Roman" w:hAnsi="Times New Roman" w:cs="Times New Roman"/>
          <w:color w:val="000000" w:themeColor="text1"/>
        </w:rPr>
        <w:t xml:space="preserve">PEITC </w:t>
      </w:r>
      <w:r w:rsidR="00243CD3" w:rsidRPr="00D35A7C">
        <w:rPr>
          <w:rFonts w:ascii="Times New Roman" w:hAnsi="Times New Roman" w:cs="Times New Roman"/>
          <w:color w:val="000000" w:themeColor="text1"/>
        </w:rPr>
        <w:t>additives</w:t>
      </w:r>
      <w:r w:rsidRPr="00D35A7C">
        <w:rPr>
          <w:rFonts w:ascii="Times New Roman" w:hAnsi="Times New Roman" w:cs="Times New Roman"/>
          <w:color w:val="000000" w:themeColor="text1"/>
        </w:rPr>
        <w:t xml:space="preserve"> partially </w:t>
      </w:r>
      <w:r w:rsidR="00243CD3" w:rsidRPr="00D35A7C">
        <w:rPr>
          <w:rFonts w:ascii="Times New Roman" w:hAnsi="Times New Roman" w:cs="Times New Roman"/>
          <w:color w:val="000000" w:themeColor="text1"/>
        </w:rPr>
        <w:t>preserved metabolomic profiles in</w:t>
      </w:r>
      <w:r w:rsidR="006D4401" w:rsidRPr="00D35A7C">
        <w:rPr>
          <w:rFonts w:ascii="Times New Roman" w:hAnsi="Times New Roman" w:cs="Times New Roman"/>
          <w:color w:val="000000" w:themeColor="text1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</w:rPr>
        <w:t>the DSS-</w:t>
      </w:r>
      <w:r w:rsidR="00243CD3" w:rsidRPr="00D35A7C">
        <w:rPr>
          <w:rFonts w:ascii="Times New Roman" w:hAnsi="Times New Roman" w:cs="Times New Roman"/>
          <w:color w:val="000000" w:themeColor="text1"/>
        </w:rPr>
        <w:t>treated mice</w:t>
      </w:r>
      <w:bookmarkEnd w:id="21"/>
    </w:p>
    <w:p w14:paraId="0B6FA1F6" w14:textId="115961A2" w:rsidR="0068652B" w:rsidRPr="00D35A7C" w:rsidRDefault="003014B1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ecal samples of th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SS, 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Cranberry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DSS+PEITC treated mice from Exp03 wer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llected at weeks 2 and 6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z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oncentrations of free amino acids, bile acids and SCFA. </w:t>
      </w:r>
    </w:p>
    <w:p w14:paraId="54A50440" w14:textId="70C11CED" w:rsidR="0068652B" w:rsidRPr="00D35A7C" w:rsidRDefault="0068652B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incipal components analysis </w:t>
      </w:r>
      <w:r w:rsidR="00B9509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ow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centrations of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l</w:t>
      </w:r>
      <w:proofErr w:type="gram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one (taurine) amino acids were </w:t>
      </w:r>
      <w:r w:rsidR="001F115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er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proofErr w:type="spellStart"/>
      <w:r w:rsidR="001F115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SS+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ranberry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up (Figure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9068C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However, for bile acids genotype rather than diet played a bigger role, with higher </w:t>
      </w:r>
      <w:r w:rsidR="00A919D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centration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f all bile acids</w:t>
      </w:r>
      <w:r w:rsidR="00A919D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pecifically, LCA, DCA, MCA, CDCA, GDCA and GCDCA detect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proofErr w:type="spell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Nrf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O </w:t>
      </w:r>
      <w:r w:rsidR="00A919D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W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4007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9068C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</w:p>
    <w:p w14:paraId="0F97F177" w14:textId="74D1EC60" w:rsidR="0068652B" w:rsidRPr="00D35A7C" w:rsidRDefault="00A919D9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rst few principal components were used as explanatory variables in multinomial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gression models to </w:t>
      </w:r>
      <w:r w:rsidR="00F8137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assify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ampl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 by</w:t>
      </w:r>
      <w:r w:rsidR="006D440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et, DSS challenge and genotyp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The model with the first 3 principal components accurately classified 29 out of 48 samples (60.4%) by die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DSS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hallenge, with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edictive power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creasing slightly with the addition of PC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able </w:t>
      </w:r>
      <w:r w:rsidR="009068C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D5760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o classify the samples by genotype, however, a multinomial model with just PC1 was sufficient</w:t>
      </w:r>
      <w:r w:rsidR="00B9509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t </w:t>
      </w:r>
      <w:r w:rsidR="00D5760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rectly </w:t>
      </w:r>
      <w:r w:rsidR="0059398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ntified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34 out of 48 samples (70.8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%) suggesting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onger separation of the samples by genotype</w:t>
      </w:r>
      <w:r w:rsidR="00D5760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able 3)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147D35EC" w14:textId="6A0685BB" w:rsidR="00BB7BFA" w:rsidRPr="00D35A7C" w:rsidRDefault="00D042F4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nivariable analysis of metabolite concentrations showe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DSS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halleng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tered production of</w:t>
      </w:r>
      <w:r w:rsidR="00BB7BF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veral of them while PEITC and cranberry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fused diets protected agains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hanges (Fig</w:t>
      </w:r>
      <w:r w:rsidR="00BB7BF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re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1A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E6261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cifically,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SS </w:t>
      </w:r>
      <w:r w:rsidR="00E6261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lleng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d the concentrations of amino acids such as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glutamate, phenylalanine, and proline but</w:t>
      </w:r>
      <w:r w:rsidR="00E6261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ITC and cranberry </w:t>
      </w:r>
      <w:r w:rsidR="00E6261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ed mouse samples </w:t>
      </w:r>
      <w:r w:rsidR="00A766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tained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(Fig</w:t>
      </w:r>
      <w:r w:rsidR="00BB7BF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re </w:t>
      </w:r>
      <w:r w:rsidR="003750B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1B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D). PEITC and cranberry cotreatments </w:t>
      </w:r>
      <w:r w:rsidR="008E1CD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eversed the DSS-induced increases of secondary bile acids, mainly deoxycholic acid (DCA), lithocholic acid (LCA), and muricholic acid (MCA) (Fig</w:t>
      </w:r>
      <w:r w:rsidR="00BB7BF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r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D7D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1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G). In contrast, </w:t>
      </w:r>
      <w:r w:rsidR="008E1CD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diet additives had little to no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ffect on SCFA</w:t>
      </w:r>
      <w:r w:rsidR="008E1CD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to DSS-challenged mice on regular die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Fig</w:t>
      </w:r>
      <w:r w:rsidR="00BB7BF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r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D7D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1H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J). </w:t>
      </w:r>
      <w:r w:rsidR="008E1CD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se results sugges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PEITC and cranberry (rich in anthocyanins) </w:t>
      </w:r>
      <w:proofErr w:type="gramStart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re capable of modulating</w:t>
      </w:r>
      <w:proofErr w:type="gram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etabolic responses to DSS treatment in the colorectal tract, potentially through their effects on the microbiome. </w:t>
      </w:r>
    </w:p>
    <w:p w14:paraId="208FC112" w14:textId="5A24173D" w:rsidR="0068652B" w:rsidRPr="00D35A7C" w:rsidRDefault="008E1CD4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astly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ecal metabolit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centration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Nrf2 KO and WT mice samples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compared. Interestingly,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735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rf2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mice had lower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centrations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amino acids (glutamate, phenylalanine, and proline) and SCFA, and higher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centrations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secondary bile acids (DCA, LCA, and MCA)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mpared to the WT mic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Fig</w:t>
      </w:r>
      <w:r w:rsidR="0036491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r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D7DF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12A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I)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These trends mirrored the metabolic profile difference between the DSS-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halleng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challeng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T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ice.</w:t>
      </w:r>
    </w:p>
    <w:p w14:paraId="237A16EB" w14:textId="4B1B5811" w:rsidR="00AB6127" w:rsidRPr="00D35A7C" w:rsidRDefault="00AB6127" w:rsidP="00A43D9D">
      <w:pPr>
        <w:pStyle w:val="Heading1"/>
        <w:rPr>
          <w:rFonts w:ascii="Times New Roman" w:hAnsi="Times New Roman" w:cs="Times New Roman"/>
          <w:color w:val="000000" w:themeColor="text1"/>
        </w:rPr>
      </w:pPr>
      <w:bookmarkStart w:id="22" w:name="_Toc128143907"/>
      <w:bookmarkStart w:id="23" w:name="_Toc179148173"/>
      <w:r w:rsidRPr="00D35A7C">
        <w:rPr>
          <w:rFonts w:ascii="Times New Roman" w:hAnsi="Times New Roman" w:cs="Times New Roman"/>
          <w:color w:val="000000" w:themeColor="text1"/>
        </w:rPr>
        <w:t>4 Discussion</w:t>
      </w:r>
      <w:bookmarkEnd w:id="22"/>
      <w:bookmarkEnd w:id="23"/>
    </w:p>
    <w:p w14:paraId="53DFCD03" w14:textId="5760B2BC" w:rsidR="005A24E4" w:rsidRPr="00D35A7C" w:rsidRDefault="002C2CC9" w:rsidP="00D4766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mportant role of diet and genotype on microbial composition leaving in the host’s GI has been systematically </w:t>
      </w:r>
      <w:r w:rsidR="005A24E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eport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literature. </w:t>
      </w:r>
    </w:p>
    <w:p w14:paraId="64C171A2" w14:textId="11A61ADE" w:rsidR="00D4766B" w:rsidRPr="00D35A7C" w:rsidRDefault="005A24E4" w:rsidP="00D4766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example, significant increase of relative abundance of </w:t>
      </w: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ostridiale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Lactobacillale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uricibacterale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</w:t>
      </w: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Verrucomicrobi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Verrucomicrobiale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has been shown to co-occur with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 rapid and consistent dietary response to low fat/high plant polysaccharide, and high fat/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ugar die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ene deficient mice</w:t>
      </w:r>
      <w:r w:rsidR="002377C8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 the same time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ioidetes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ales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as been shown to decrease significantly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high fat/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i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h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ar 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et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dditionally, 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etary shift from low fat/high plant to high fat/high sugar diets significantly altered relative abundances of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ostridiales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ioidales</w:t>
      </w:r>
      <w:proofErr w:type="spellEnd"/>
      <w:r w:rsidR="005207DA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5207D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bacterial orders.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notobiotic mouse model with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ransplanted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fecal samples from a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lthy human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onor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2F285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w fat/high plant polysaccharide diet </w:t>
      </w:r>
      <w:r w:rsidR="003D0CB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d the relative abundance of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rysipelotrichi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 Bacilli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increased the relative abundance of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with high fat/</w:t>
      </w:r>
      <w:r w:rsidR="003D0CB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ar Western diet. </w:t>
      </w:r>
      <w:r w:rsidR="003D0CB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a four-week crossover trial, t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nty-eight healthy subjects were given 60 g of whole grain barley, brown rice or equal mixture of two ingredients every </w:t>
      </w:r>
      <w:r w:rsidR="003D0CB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aily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0aW5lejwvQXV0aG9yPjxZZWFyPjIwMTM8L1llYXI+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0aW5lejwvQXV0aG9yPjxZZWFyPjIwMTM8L1llYXI+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0)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All three whole grain diets significantly increased the gut bacterial diversity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measured by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hannon’s and Simpson’s indices</w:t>
      </w:r>
      <w:r w:rsidR="007620DD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icrobial community diversity, measured by Shannon and Simpson indices, significantly increased in all three diets over time.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y also showed increased relative abundance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phylum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le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bundance of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ioidetes</w:t>
      </w:r>
      <w:proofErr w:type="spellEnd"/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creased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enu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erioides</w:t>
      </w:r>
      <w:proofErr w:type="spellEnd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decreased by whole barley and brown rice mix diet but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 affected by either of the single ingredient diet. </w:t>
      </w:r>
      <w:r w:rsidR="00A25F7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dditionally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era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oseburia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ifidobacterium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ialister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doribacter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significantly altered only by </w:t>
      </w:r>
      <w:r w:rsidR="00BB06E3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ole grain barley diet, and genus </w:t>
      </w:r>
      <w:proofErr w:type="spellStart"/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lautia</w:t>
      </w:r>
      <w:proofErr w:type="spellEnd"/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both, mix diet and whole grain barley diet. </w:t>
      </w:r>
    </w:p>
    <w:p w14:paraId="0DA6FA00" w14:textId="39401378" w:rsidR="00D4766B" w:rsidRPr="00D35A7C" w:rsidRDefault="001F3558" w:rsidP="00D4591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pinion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garding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ribution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otype on human gut microbiota vary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e to the potential confounding factor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studies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uch as the die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ultural difference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implified animal model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a controlled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nvironment can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liminate the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onfounding between the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otype and gut microbiota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2011 study in mice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ovacs&lt;/Author&gt;&lt;Year&gt;2011&lt;/Year&gt;&lt;RecNum&gt;217&lt;/RecNum&gt;&lt;DisplayText&gt;(61)&lt;/DisplayText&gt;&lt;record&gt;&lt;rec-number&gt;2571&lt;/rec-number&gt;&lt;foreign-keys&gt;&lt;key app="EN" db-id="petpvf9zze5p0iezs0p55z0yz22f20efadfp" timestamp="1730996085"&gt;2571&lt;/key&gt;&lt;/foreign-keys&gt;&lt;ref-type name="Journal Article"&gt;17&lt;/ref-type&gt;&lt;contributors&gt;&lt;authors&gt;&lt;author&gt;Kovacs, A.&lt;/author&gt;&lt;author&gt;Ben-Jacob, N.&lt;/author&gt;&lt;author&gt;Tayem, H.&lt;/author&gt;&lt;author&gt;Halperin, E.&lt;/author&gt;&lt;author&gt;Iraqi, F. A.&lt;/author&gt;&lt;author&gt;Gophna, U.&lt;/author&gt;&lt;/authors&gt;&lt;/contributors&gt;&lt;auth-address&gt;Tel Aviv Univ, George S Wise Fac Life Sci, Dept Mol Microbiol &amp;amp; Biotechnol, IL-69978 Tel Aviv, Israel&amp;#xD;Tel Aviv Univ, Sackler Fac Med, Dept Clin Microbiol &amp;amp; Immunol, IL-69978 Tel Aviv, Israel&lt;/auth-address&gt;&lt;titles&gt;&lt;title&gt;Genotype Is a Stronger Determinant than Sex of the Mouse Gut Microbiota&lt;/title&gt;&lt;secondary-title&gt;Microbial Ecology&lt;/secondary-title&gt;&lt;alt-title&gt;Microb Ecol&lt;/alt-title&gt;&lt;/titles&gt;&lt;periodical&gt;&lt;full-title&gt;Microbial Ecology&lt;/full-title&gt;&lt;abbr-1&gt;Microb Ecol&lt;/abbr-1&gt;&lt;/periodical&gt;&lt;alt-periodical&gt;&lt;full-title&gt;Microbial Ecology&lt;/full-title&gt;&lt;abbr-1&gt;Microb Ecol&lt;/abbr-1&gt;&lt;/alt-periodical&gt;&lt;pages&gt;423-428&lt;/pages&gt;&lt;volume&gt;61&lt;/volume&gt;&lt;number&gt;2&lt;/number&gt;&lt;keywords&gt;&lt;keyword&gt;listeria-monocytogenes infection&lt;/keyword&gt;&lt;keyword&gt;invasive escherichia-coli&lt;/keyword&gt;&lt;keyword&gt;irritable-bowel-syndrome&lt;/keyword&gt;&lt;keyword&gt;fecal microbiota&lt;/keyword&gt;&lt;keyword&gt;crohns-disease&lt;/keyword&gt;&lt;keyword&gt;collaborative cross&lt;/keyword&gt;&lt;keyword&gt;community structure&lt;/keyword&gt;&lt;keyword&gt;systems genetics&lt;/keyword&gt;&lt;keyword&gt;host genetics&lt;/keyword&gt;&lt;keyword&gt;ileal mucosa&lt;/keyword&gt;&lt;/keywords&gt;&lt;dates&gt;&lt;year&gt;2011&lt;/year&gt;&lt;pub-dates&gt;&lt;date&gt;Feb&lt;/date&gt;&lt;/pub-dates&gt;&lt;/dates&gt;&lt;isbn&gt;0095-3628&lt;/isbn&gt;&lt;accession-num&gt;WOS:000287251000017&lt;/accession-num&gt;&lt;urls&gt;&lt;related-urls&gt;&lt;url&gt;&amp;lt;Go to ISI&amp;gt;://WOS:000287251000017&lt;/url&gt;&lt;/related-urls&gt;&lt;/urls&gt;&lt;electronic-resource-num&gt;10.1007/s00248-010-9787-2&lt;/electronic-resource-num&gt;&lt;language&gt;English&lt;/language&gt;&lt;/record&gt;&lt;/Cite&gt;&lt;/EndNote&gt;</w:instrTex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1)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utomated ribosomal intergenic spacer analysis and length-heterogeneity </w:t>
      </w:r>
      <w:r w:rsidR="006868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ymerase </w:t>
      </w:r>
      <w:r w:rsidR="006868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in </w:t>
      </w:r>
      <w:r w:rsidR="006868F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ction (L-H PCR)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itchie&lt;/Author&gt;&lt;Year&gt;2000&lt;/Year&gt;&lt;RecNum&gt;261&lt;/RecNum&gt;&lt;DisplayText&gt;(62)&lt;/DisplayText&gt;&lt;record&gt;&lt;rec-number&gt;2572&lt;/rec-number&gt;&lt;foreign-keys&gt;&lt;key app="EN" db-id="petpvf9zze5p0iezs0p55z0yz22f20efadfp" timestamp="1730996085"&gt;2572&lt;/key&gt;&lt;/foreign-keys&gt;&lt;ref-type name="Journal Article"&gt;17&lt;/ref-type&gt;&lt;contributors&gt;&lt;authors&gt;&lt;author&gt;Ritchie, N. J.&lt;/author&gt;&lt;author&gt;Schutter, M. E.&lt;/author&gt;&lt;author&gt;Dick, R. P.&lt;/author&gt;&lt;author&gt;Myrold, D. D.&lt;/author&gt;&lt;/authors&gt;&lt;/contributors&gt;&lt;auth-address&gt;Department of Crop and Soil Science, Oregon State University, Corvallis, Oregon 97331-7306, USA.&lt;/auth-address&gt;&lt;titles&gt;&lt;title&gt;Use of length heterogeneity PCR and fatty acid methyl ester profiles to characterize microbial communities in soil&lt;/title&gt;&lt;secondary-title&gt;Appl Environ Microbiol&lt;/secondary-title&gt;&lt;/titles&gt;&lt;periodical&gt;&lt;full-title&gt;Appl Environ Microbiol&lt;/full-title&gt;&lt;/periodical&gt;&lt;pages&gt;1668-75&lt;/pages&gt;&lt;volume&gt;66&lt;/volume&gt;&lt;number&gt;4&lt;/number&gt;&lt;keywords&gt;&lt;keyword&gt;Bacteria/chemistry/*classification/genetics/isolation &amp;amp; purification&lt;/keyword&gt;&lt;keyword&gt;Bacterial Typing Techniques&lt;/keyword&gt;&lt;keyword&gt;DNA, Bacterial/analysis/genetics&lt;/keyword&gt;&lt;keyword&gt;*Ecosystem&lt;/keyword&gt;&lt;keyword&gt;Fatty Acids/analysis&lt;/keyword&gt;&lt;keyword&gt;Polymerase Chain Reaction&lt;/keyword&gt;&lt;keyword&gt;RNA, Ribosomal, 16S/genetics&lt;/keyword&gt;&lt;keyword&gt;Sequence Analysis, DNA&lt;/keyword&gt;&lt;keyword&gt;*Soil Microbiology&lt;/keyword&gt;&lt;/keywords&gt;&lt;dates&gt;&lt;year&gt;2000&lt;/year&gt;&lt;pub-dates&gt;&lt;date&gt;Apr&lt;/date&gt;&lt;/pub-dates&gt;&lt;/dates&gt;&lt;isbn&gt;0099-2240 (Print)&amp;#xD;1098-5336 (Electronic)&amp;#xD;0099-2240 (Linking)&lt;/isbn&gt;&lt;accession-num&gt;10742258&lt;/accession-num&gt;&lt;urls&gt;&lt;related-urls&gt;&lt;url&gt;https://www.ncbi.nlm.nih.gov/pubmed/10742258&lt;/url&gt;&lt;/related-urls&gt;&lt;/urls&gt;&lt;custom2&gt;PMC92039&lt;/custom2&gt;&lt;electronic-resource-num&gt;10.1128/AEM.66.4.1668-1675.2000&lt;/electronic-resource-num&gt;&lt;remote-database-name&gt;Medline&lt;/remote-database-name&gt;&lt;remote-database-provider&gt;NLM&lt;/remote-database-provider&gt;&lt;/record&gt;&lt;/Cite&gt;&lt;/EndNote&gt;</w:instrTex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2)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ggested that the observed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terations of microbiome composition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genotype-dependent as all animals were housed at the same facility and given the same diet. Higher dissimilarities between genotypes than sexes were observed suggesting that genotype is a stronger factor than gender in regulating gut microbiota. Another </w:t>
      </w:r>
      <w:r w:rsidR="002A11F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use study showed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vidence of gut microbiota </w:t>
      </w:r>
      <w:r w:rsidR="002A11F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ssociation with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tic defect of toll-like receptor 2 (TLR2)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lbert&lt;/Author&gt;&lt;Year&gt;2009&lt;/Year&gt;&lt;RecNum&gt;218&lt;/RecNum&gt;&lt;DisplayText&gt;(63)&lt;/DisplayText&gt;&lt;record&gt;&lt;rec-number&gt;2573&lt;/rec-number&gt;&lt;foreign-keys&gt;&lt;key app="EN" db-id="petpvf9zze5p0iezs0p55z0yz22f20efadfp" timestamp="1730996085"&gt;2573&lt;/key&gt;&lt;/foreign-keys&gt;&lt;ref-type name="Journal Article"&gt;17&lt;/ref-type&gt;&lt;contributors&gt;&lt;authors&gt;&lt;author&gt;Albert, E. J.&lt;/author&gt;&lt;author&gt;Sommerfeld, K.&lt;/author&gt;&lt;author&gt;Gophna, S.&lt;/author&gt;&lt;author&gt;Marshall, J. S.&lt;/author&gt;&lt;author&gt;Gophna, U.&lt;/author&gt;&lt;/authors&gt;&lt;/contributors&gt;&lt;auth-address&gt;Dalhousie Inflammation Group, Departments of Pathology and Microbiology &amp;amp; Immunology, and Genome Atlantic and Department of Biochemistry and Molecular Biology, Dalhousie University, Halifax, NS, Canada. Department of Molecular Microbiology and Biotechnology, The George S. Wise Faculty of Life Sciences, Tel-Aviv University, Tel-Aviv 69978, Israel.&lt;/auth-address&gt;&lt;titles&gt;&lt;title&gt;The gut microbiota of toll-like receptor 2-deficient mice exhibits lineage-specific modifications&lt;/title&gt;&lt;secondary-title&gt;Environ Microbiol Rep&lt;/secondary-title&gt;&lt;/titles&gt;&lt;periodical&gt;&lt;full-title&gt;Environ Microbiol Rep&lt;/full-title&gt;&lt;/periodical&gt;&lt;pages&gt;65-70&lt;/pages&gt;&lt;volume&gt;1&lt;/volume&gt;&lt;number&gt;1&lt;/number&gt;&lt;edition&gt;2009/02/01&lt;/edition&gt;&lt;dates&gt;&lt;year&gt;2009&lt;/year&gt;&lt;pub-dates&gt;&lt;date&gt;Feb&lt;/date&gt;&lt;/pub-dates&gt;&lt;/dates&gt;&lt;isbn&gt;1758-2229 (Print)&amp;#xD;1758-2229 (Linking)&lt;/isbn&gt;&lt;accession-num&gt;23765722&lt;/accession-num&gt;&lt;urls&gt;&lt;related-urls&gt;&lt;url&gt;https://www.ncbi.nlm.nih.gov/pubmed/23765722&lt;/url&gt;&lt;/related-urls&gt;&lt;/urls&gt;&lt;electronic-resource-num&gt;10.1111/j.1758-2229.2008.00006.x&lt;/electronic-resource-num&gt;&lt;/record&gt;&lt;/Cite&gt;&lt;/EndNote&gt;</w:instrTex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3)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A11F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enu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Helicobacter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significantly elevated in 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LR2 knock-out mice compared to the wi</w:t>
      </w:r>
      <w:r w:rsidR="00EE5FD5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ld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ype. </w:t>
      </w:r>
      <w:r w:rsidR="002A11F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dditionally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me genetic defect such as NOD2 and ATG16L1 were linked to inflammatory bowel diseases and suggested the host-microbiota interaction by shifting bacterial composition including relative abundance of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ctinobacteria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D4766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teobacteria</w:t>
      </w:r>
      <w:r w:rsidR="00D4766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00A60D6" w14:textId="0CEEAAAB" w:rsidR="0068652B" w:rsidRPr="00D35A7C" w:rsidRDefault="007C2087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ole of gut microbiome has been a focal point of many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tudies over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ast several decades,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its potential beneficial effects in metabolizing essential nutrients, providing energy and enhancing immune system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1ha3Jpc2huYTwvQXV0aG9yPjxZZWFyPjIwMTM8L1ll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1ha3Jpc2huYTwvQXV0aG9yPjxZZWFyPjIwMTM8L1ll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, 3, 4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For 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xampl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A2AF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tyricicoccus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4A2AF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llicaecorum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4A2AF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tyricicoccus</w:t>
      </w:r>
      <w:proofErr w:type="spellEnd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="004A2AF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llicaecorum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e butyrate, an essential metabolite for human homeostasis and disease prevention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ybmFlcnQ8L0F1dGhvcj48WWVhcj4yMDE3PC9ZZWFy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ybmFlcnQ8L0F1dGhvcj48WWVhcj4yMDE3PC9ZZWFy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5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le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Lactobacillu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ains are involved in essential vitamins metabolism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UJsYW5jPC9BdXRob3I+PFllYXI+MjAxMzwvWWVhcj48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UJsYW5jPC9BdXRob3I+PFllYXI+MjAxMzwvWWVhcj48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008FA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ur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demonstrate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host genotype and diet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y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lter gut microbiota. Both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cterial diversity and individual bacterial strain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lative abundanc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nge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ificantly based on diet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enotyp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Nrf2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enotype show</w:t>
      </w:r>
      <w:r w:rsidR="00DD169A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onger effects on the bacterial diversity than diet.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A2AF9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acteroidet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teobacteria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ost abundant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cterial phyla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 hav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en altered by both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et and Nrf2 K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Individual bacteria at different taxonomic levels show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d a pattern of being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istently affected by both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otype and diet. For instance, </w:t>
      </w:r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Firmicutes </w:t>
      </w:r>
      <w:proofErr w:type="spellStart"/>
      <w:r w:rsidR="0068652B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ound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higher relative abundance in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EITC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EE417F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ded diet </w:t>
      </w:r>
      <w:r w:rsidR="004A2AF9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s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in Nrf2 KO mice. </w:t>
      </w:r>
    </w:p>
    <w:p w14:paraId="253F519B" w14:textId="1B0E456A" w:rsidR="0068652B" w:rsidRPr="00D35A7C" w:rsidRDefault="0068652B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anaerobic, gram-positive bacteria and belong to the phylum of </w:t>
      </w: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o far, eleven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cies have been identified and fall into bacterial family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aceae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Lachnospiraceae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YSBSZWF1PC9BdXRob3I+PFllYXI+MjAxODwvWWVhcj48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YSBSZWF1PC9BdXRob3I+PFllYXI+MjAxODwvWWVhcj48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4, 65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Previous studies show</w:t>
      </w:r>
      <w:r w:rsidR="00632A7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graded and fermented cellulosic biomass into short-chain fatty acid (SCFA) for herbivorous ruminants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RaW48L0F1dGhvcj48WWVhcj4yMDEwPC9ZZWFyPjxSZWNO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RaW48L0F1dGhvcj48WWVhcj4yMDEwPC9ZZWFyPjxSZWNO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6, 67, 68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Torqu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reported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b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undant in the irritable bowel syndrome subjects in a placebo control double blind study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eXJhPC9BdXRob3I+PFllYXI+MjAxMDwvWWVhcj48UmVj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eXJhPC9BdXRob3I+PFllYXI+MjAxMDwvWWVhcj48UmVj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9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ultiple probiotic intervention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were able to reduce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Torqu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undanc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ly based on results obtained from quantitative real-time polymerase chain reaction (qPCR), suggesting that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Torqu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y be used as biomarker in evaluating probiotic activity. As a part of normal flora in gastrointestinal tract, another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cie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,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nav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ed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be in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abundance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n th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BD patients, with increased level of oxidative stress in the gut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YWxsPC9BdXRob3I+PFllYXI+MjAxNzwvWWVhcj48UmVj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YWxsPC9BdXRob3I+PFllYXI+MjAxNzwvWWVhcj48UmVj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0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otentially caused by cytokine production such as TNF-a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enke&lt;/Author&gt;&lt;Year&gt;2019&lt;/Year&gt;&lt;RecNum&gt;248&lt;/RecNum&gt;&lt;DisplayText&gt;(71)&lt;/DisplayText&gt;&lt;record&gt;&lt;rec-number&gt;2580&lt;/rec-number&gt;&lt;foreign-keys&gt;&lt;key app="EN" db-id="petpvf9zze5p0iezs0p55z0yz22f20efadfp" timestamp="1730996085"&gt;2580&lt;/key&gt;&lt;/foreign-keys&gt;&lt;ref-type name="Journal Article"&gt;17&lt;/ref-type&gt;&lt;contributors&gt;&lt;authors&gt;&lt;author&gt;Henke, M. T.&lt;/author&gt;&lt;author&gt;Kenny, D. J.&lt;/author&gt;&lt;author&gt;Cassilly, C. D.&lt;/author&gt;&lt;author&gt;Vlamakis, H.&lt;/author&gt;&lt;author&gt;Xavier, R. J.&lt;/author&gt;&lt;author&gt;Clardy, J.&lt;/author&gt;&lt;/authors&gt;&lt;/contributors&gt;&lt;auth-address&gt;Department of Biological Chemistry and Molecular Pharmacology, Harvard Medical School, Boston MA 02115.&amp;#xD;Broad Institute of MIT and Harvard, Cambridge, MA 02142.&amp;#xD;Department of Molecular Biology, Massachusetts General Hospital, Boston, MA 02114.&amp;#xD;Center for the Study of Inflammatory Bowel Disease, Massachusetts General Hospital, Boston, MA 02114.&amp;#xD;Department of Biological Chemistry and Molecular Pharmacology, Harvard Medical School, Boston MA 02115; jon_clardy@hms.harvard.edu.&lt;/auth-address&gt;&lt;titles&gt;&lt;title&gt;Ruminococcus gnavus, a member of the human gut microbiome associated with Crohn&amp;apos;s disease, produces an inflammatory polysaccharide&lt;/title&gt;&lt;secondary-title&gt;Proc Natl Acad Sci U S A&lt;/secondary-title&gt;&lt;/titles&gt;&lt;periodical&gt;&lt;full-title&gt;Proc Natl Acad Sci U S A&lt;/full-title&gt;&lt;/periodical&gt;&lt;pages&gt;12672-12677&lt;/pages&gt;&lt;volume&gt;116&lt;/volume&gt;&lt;number&gt;26&lt;/number&gt;&lt;edition&gt;2019/06/12&lt;/edition&gt;&lt;keywords&gt;&lt;keyword&gt;inflammatory bowel disease&lt;/keyword&gt;&lt;keyword&gt;microbiome&lt;/keyword&gt;&lt;keyword&gt;polysaccharide&lt;/keyword&gt;&lt;/keywords&gt;&lt;dates&gt;&lt;year&gt;2019&lt;/year&gt;&lt;pub-dates&gt;&lt;date&gt;Jun 25&lt;/date&gt;&lt;/pub-dates&gt;&lt;/dates&gt;&lt;isbn&gt;1091-6490 (Electronic)&amp;#xD;0027-8424 (Linking)&lt;/isbn&gt;&lt;accession-num&gt;31182571&lt;/accession-num&gt;&lt;urls&gt;&lt;related-urls&gt;&lt;url&gt;https://www.ncbi.nlm.nih.gov/pubmed/31182571&lt;/url&gt;&lt;/related-urls&gt;&lt;/urls&gt;&lt;custom2&gt;PMC6601261&lt;/custom2&gt;&lt;electronic-resource-num&gt;10.1073/pnas.1904099116&lt;/electronic-resource-num&gt;&lt;/record&gt;&lt;/Cite&gt;&lt;/EndNote&gt;</w:instrTex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1)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D252C"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icute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05FB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has also been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orted to be overpopulated in infants who developed respiratory and skin allergic diseases </w:t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HVhPC9BdXRob3I+PFllYXI+MjAxODwvWWVhcj48UmVj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HVhPC9BdXRob3I+PFllYXI+MjAxODwvWWVhcj48UmVj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2)</w:t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ice orally garaged by purified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occu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nav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developed airway inflammation by cytokine secretion such as interleukin</w:t>
      </w:r>
      <w:r w:rsidR="005E74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5</w:t>
      </w:r>
      <w:r w:rsidR="005E74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nd 33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E74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is study showed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ificant increase in the abundance of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cute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fecal samples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the late but not at the early timepoint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rrespective of diet and genotype. </w:t>
      </w:r>
      <w:r w:rsidR="00955E7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ging has been linked to the a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cumulation of harmful inflammatory bacteria in the </w:t>
      </w:r>
      <w:r w:rsidR="00955E7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uts but in this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tudy,</w:t>
      </w:r>
      <w:r w:rsidR="00955E7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und that the increased level of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ucute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was mainly associated with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rf2 KO suggesting</w:t>
      </w:r>
      <w:r w:rsidR="006D252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rf2 KO accelerates the increase of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ucute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cus</w:t>
      </w:r>
      <w:r w:rsidR="005323C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’s</w:t>
      </w:r>
      <w:proofErr w:type="spellEnd"/>
      <w:r w:rsidR="005323C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lative abundanc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323C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is suggest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Nrf2 </w:t>
      </w:r>
      <w:r w:rsidR="005323C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igh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ay an important role in regulating the gut microbiota profile and suppres</w:t>
      </w:r>
      <w:r w:rsidR="005323C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hogenic species such as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irmucute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cus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e animal age. </w:t>
      </w:r>
    </w:p>
    <w:p w14:paraId="092A72B1" w14:textId="2CB11FD9" w:rsidR="0068652B" w:rsidRPr="00D35A7C" w:rsidRDefault="0068652B" w:rsidP="0068652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estingly, we also observed that the phylum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minoccus</w:t>
      </w:r>
      <w:proofErr w:type="spellEnd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elevated 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t the early timepoint in the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ITC groups. </w:t>
      </w:r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cteroidetes </w:t>
      </w:r>
      <w:proofErr w:type="spellStart"/>
      <w:r w:rsidRPr="00D35A7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ikenella</w:t>
      </w:r>
      <w:proofErr w:type="spell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found significantly elevated in Nrf2 KO groups, 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uggesting that it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y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334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orrelate with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ut diseases</w:t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huc29uPC9BdXRob3I+PFllYXI+MjAxNzwvWWVhcj48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huc29uPC9BdXRob3I+PFllYXI+MjAxNzwvWWVhcj48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3, 74, 75, 76)</w:t>
      </w:r>
      <w:r w:rsidR="0058250C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 Overall, genetic KO (mutation) ha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strong impact on the host microbiota profile over time and should be considered as </w:t>
      </w:r>
      <w:r w:rsidR="0093342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iomarker when developing probiotic or microbiota intervention therapy in </w:t>
      </w:r>
      <w:r w:rsidR="000E1AD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uture.</w:t>
      </w:r>
    </w:p>
    <w:p w14:paraId="3C62136A" w14:textId="7DE7A743" w:rsidR="00FD1858" w:rsidRPr="00D35A7C" w:rsidRDefault="00A876AD" w:rsidP="00F1568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The current study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gests a strong association of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ice genotype with gut microbio</w:t>
      </w:r>
      <w:r w:rsidR="008F580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me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F580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richness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F5804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diversity and composition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owever, </w:t>
      </w:r>
      <w:proofErr w:type="gramStart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a number of</w:t>
      </w:r>
      <w:proofErr w:type="gramEnd"/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tors might have contributed to some of the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observed variability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 mouse study, the cage effect, i.e., housing arrangement of the animals, and individual mouse-to-mouse differences were attributed to explain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p to 32% and 46% of gut </w:t>
      </w:r>
      <w:r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iome composition </w:t>
      </w:r>
      <w:r w:rsidR="00A65E6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variability, respectively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ildebrand&lt;/Author&gt;&lt;Year&gt;2013&lt;/Year&gt;&lt;RecNum&gt;254&lt;/RecNum&gt;&lt;DisplayText&gt;(77)&lt;/DisplayText&gt;&lt;record&gt;&lt;rec-number&gt;2586&lt;/rec-number&gt;&lt;foreign-keys&gt;&lt;key app="EN" db-id="petpvf9zze5p0iezs0p55z0yz22f20efadfp" timestamp="1730996085"&gt;2586&lt;/key&gt;&lt;/foreign-keys&gt;&lt;ref-type name="Journal Article"&gt;17&lt;/ref-type&gt;&lt;contributors&gt;&lt;authors&gt;&lt;author&gt;Hildebrand, F.&lt;/author&gt;&lt;author&gt;Nguyen, T. L.&lt;/author&gt;&lt;author&gt;Brinkman, B.&lt;/author&gt;&lt;author&gt;Yunta, R. G.&lt;/author&gt;&lt;author&gt;Cauwe, B.&lt;/author&gt;&lt;author&gt;Vandenabeele, P.&lt;/author&gt;&lt;author&gt;Liston, A.&lt;/author&gt;&lt;author&gt;Raes, J.&lt;/author&gt;&lt;/authors&gt;&lt;/contributors&gt;&lt;titles&gt;&lt;title&gt;Inflammation-associated enterotypes, host genotype, cage and inter-individual effects drive gut microbiota variation in common laboratory mice&lt;/title&gt;&lt;secondary-title&gt;Genome Biol&lt;/secondary-title&gt;&lt;/titles&gt;&lt;periodical&gt;&lt;full-title&gt;Genome Biol&lt;/full-title&gt;&lt;/periodical&gt;&lt;pages&gt;R4&lt;/pages&gt;&lt;volume&gt;14&lt;/volume&gt;&lt;number&gt;1&lt;/number&gt;&lt;edition&gt;2013/01/26&lt;/edition&gt;&lt;keywords&gt;&lt;keyword&gt;Animals&lt;/keyword&gt;&lt;keyword&gt;Female&lt;/keyword&gt;&lt;keyword&gt;*Genetic Variation&lt;/keyword&gt;&lt;keyword&gt;*Genotype&lt;/keyword&gt;&lt;keyword&gt;Helicobacter/isolation &amp;amp; purification&lt;/keyword&gt;&lt;keyword&gt;Inflammation/genetics/microbiology&lt;/keyword&gt;&lt;keyword&gt;Intestinal Mucosa/metabolism&lt;/keyword&gt;&lt;keyword&gt;Intestines/microbiology&lt;/keyword&gt;&lt;keyword&gt;Leukocyte L1 Antigen Complex/genetics/metabolism&lt;/keyword&gt;&lt;keyword&gt;Male&lt;/keyword&gt;&lt;keyword&gt;Mice&lt;/keyword&gt;&lt;keyword&gt;Mice, Inbred Strains/genetics/*microbiology&lt;/keyword&gt;&lt;keyword&gt;*Microbiota&lt;/keyword&gt;&lt;keyword&gt;RNA, Ribosomal, 16S/genetics&lt;/keyword&gt;&lt;keyword&gt;Species Specificity&lt;/keyword&gt;&lt;/keywords&gt;&lt;dates&gt;&lt;year&gt;2013&lt;/year&gt;&lt;pub-dates&gt;&lt;date&gt;Jan 24&lt;/date&gt;&lt;/pub-dates&gt;&lt;/dates&gt;&lt;isbn&gt;1474-760X (Electronic)&amp;#xD;1474-7596 (Linking)&lt;/isbn&gt;&lt;accession-num&gt;23347395&lt;/accession-num&gt;&lt;urls&gt;&lt;related-urls&gt;&lt;url&gt;https://www.ncbi.nlm.nih.gov/pubmed/23347395&lt;/url&gt;&lt;/related-urls&gt;&lt;/urls&gt;&lt;custom2&gt;PMC4053703&lt;/custom2&gt;&lt;electronic-resource-num&gt;10.1186/gb-2013-14-1-r4&lt;/electronic-resource-num&gt;&lt;/record&gt;&lt;/Cite&gt;&lt;/EndNote&gt;</w:instrTex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7)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ossible ways to reduce the background noise in these studies include equalizing the microbiomes at baseline by</w:t>
      </w:r>
      <w:r w:rsidR="00A65E6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eeding the animals with a 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rol diet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for several weeks or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notobiotic (germ-free) mice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implanted with homogenized fecal sampl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b29wY2hhbmQ8L0F1dGhvcj48WWVhcj4yMDE1PC9ZZWFy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b29wY2hhbmQ8L0F1dGhvcj48WWVhcj4yMDE1PC9ZZWFy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8, 79, 80)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employed the former approach in this study but the amount of variability at the baseline was still </w:t>
      </w:r>
      <w:r w:rsidR="00584D20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eworthy.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obiotic models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ypically result in much more homogeneous microbiomes at the baseline, but they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not without complications as they require germ-free facilities and the animals’ immune system may be affected by the lack of microbiome at the early stages of their lives. A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good compromise is the use of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imals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treated 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wide-spectrum antibiotics and </w:t>
      </w:r>
      <w:r w:rsidR="00492C61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provided</w:t>
      </w:r>
      <w:r w:rsidR="002532B2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high fiber content food before implanting them with homogenized fecal samples</w:t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dW5kYmVyZzwvQXV0aG9yPjxZZWFyPjIwMTY8L1llYXI+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dW5kYmVyZzwvQXV0aG9yPjxZZWFyPjIwMTY8L1llYXI+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</w:fldData>
        </w:fldCha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114CE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A36A3" w:rsidRPr="00D35A7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81)</w:t>
      </w:r>
      <w:r w:rsidR="00085587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52B" w:rsidRPr="00D35A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sectPr w:rsidR="00FD1858" w:rsidRPr="00D35A7C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117C45" w14:textId="77777777" w:rsidR="002E398E" w:rsidRDefault="002E398E" w:rsidP="00D213E3">
      <w:pPr>
        <w:spacing w:after="0" w:line="240" w:lineRule="auto"/>
      </w:pPr>
      <w:r>
        <w:separator/>
      </w:r>
    </w:p>
  </w:endnote>
  <w:endnote w:type="continuationSeparator" w:id="0">
    <w:p w14:paraId="1FF68B74" w14:textId="77777777" w:rsidR="002E398E" w:rsidRDefault="002E398E" w:rsidP="00D213E3">
      <w:pPr>
        <w:spacing w:after="0" w:line="240" w:lineRule="auto"/>
      </w:pPr>
      <w:r>
        <w:continuationSeparator/>
      </w:r>
    </w:p>
  </w:endnote>
  <w:endnote w:type="continuationNotice" w:id="1">
    <w:p w14:paraId="3B049319" w14:textId="77777777" w:rsidR="00165482" w:rsidRDefault="0016548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CCB05F" w14:textId="77777777" w:rsidR="00D213E3" w:rsidRDefault="00D213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8CBE60" w14:textId="77777777" w:rsidR="002E398E" w:rsidRDefault="002E398E" w:rsidP="00D213E3">
      <w:pPr>
        <w:spacing w:after="0" w:line="240" w:lineRule="auto"/>
      </w:pPr>
      <w:r>
        <w:separator/>
      </w:r>
    </w:p>
  </w:footnote>
  <w:footnote w:type="continuationSeparator" w:id="0">
    <w:p w14:paraId="0EB10FB1" w14:textId="77777777" w:rsidR="002E398E" w:rsidRDefault="002E398E" w:rsidP="00D213E3">
      <w:pPr>
        <w:spacing w:after="0" w:line="240" w:lineRule="auto"/>
      </w:pPr>
      <w:r>
        <w:continuationSeparator/>
      </w:r>
    </w:p>
  </w:footnote>
  <w:footnote w:type="continuationNotice" w:id="1">
    <w:p w14:paraId="1600C0ED" w14:textId="77777777" w:rsidR="00165482" w:rsidRDefault="0016548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EAF5D5" w14:textId="326484B9" w:rsidR="00543E3B" w:rsidRDefault="00543E3B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042794"/>
    <w:multiLevelType w:val="multilevel"/>
    <w:tmpl w:val="61D80C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num w:numId="1" w16cid:durableId="12605264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tpvf9zze5p0iezs0p55z0yz22f20efadfp&quot;&gt;COOVID-19-My EndNote Library-04-23-2020 Copy Copy&lt;record-ids&gt;&lt;item&gt;357&lt;/item&gt;&lt;item&gt;1486&lt;/item&gt;&lt;item&gt;1516&lt;/item&gt;&lt;item&gt;1540&lt;/item&gt;&lt;item&gt;1541&lt;/item&gt;&lt;item&gt;1618&lt;/item&gt;&lt;item&gt;2518&lt;/item&gt;&lt;item&gt;2519&lt;/item&gt;&lt;item&gt;2520&lt;/item&gt;&lt;item&gt;2521&lt;/item&gt;&lt;item&gt;2522&lt;/item&gt;&lt;item&gt;2523&lt;/item&gt;&lt;item&gt;2524&lt;/item&gt;&lt;item&gt;2525&lt;/item&gt;&lt;item&gt;2526&lt;/item&gt;&lt;item&gt;2527&lt;/item&gt;&lt;item&gt;2528&lt;/item&gt;&lt;item&gt;2529&lt;/item&gt;&lt;item&gt;2530&lt;/item&gt;&lt;item&gt;2531&lt;/item&gt;&lt;item&gt;2532&lt;/item&gt;&lt;item&gt;2533&lt;/item&gt;&lt;item&gt;2534&lt;/item&gt;&lt;item&gt;2535&lt;/item&gt;&lt;item&gt;2536&lt;/item&gt;&lt;item&gt;2537&lt;/item&gt;&lt;item&gt;2538&lt;/item&gt;&lt;item&gt;2539&lt;/item&gt;&lt;item&gt;2540&lt;/item&gt;&lt;item&gt;2541&lt;/item&gt;&lt;item&gt;2542&lt;/item&gt;&lt;item&gt;2543&lt;/item&gt;&lt;item&gt;2544&lt;/item&gt;&lt;item&gt;2545&lt;/item&gt;&lt;item&gt;2546&lt;/item&gt;&lt;item&gt;2547&lt;/item&gt;&lt;item&gt;2548&lt;/item&gt;&lt;item&gt;2549&lt;/item&gt;&lt;item&gt;2550&lt;/item&gt;&lt;item&gt;2551&lt;/item&gt;&lt;item&gt;2552&lt;/item&gt;&lt;item&gt;2553&lt;/item&gt;&lt;item&gt;2554&lt;/item&gt;&lt;item&gt;2555&lt;/item&gt;&lt;item&gt;2556&lt;/item&gt;&lt;item&gt;2557&lt;/item&gt;&lt;item&gt;2558&lt;/item&gt;&lt;item&gt;2559&lt;/item&gt;&lt;item&gt;2560&lt;/item&gt;&lt;item&gt;2561&lt;/item&gt;&lt;item&gt;2562&lt;/item&gt;&lt;item&gt;2563&lt;/item&gt;&lt;item&gt;2564&lt;/item&gt;&lt;item&gt;2565&lt;/item&gt;&lt;item&gt;2566&lt;/item&gt;&lt;item&gt;2567&lt;/item&gt;&lt;item&gt;2568&lt;/item&gt;&lt;item&gt;2569&lt;/item&gt;&lt;item&gt;2570&lt;/item&gt;&lt;item&gt;2571&lt;/item&gt;&lt;item&gt;2572&lt;/item&gt;&lt;item&gt;2573&lt;/item&gt;&lt;item&gt;2574&lt;/item&gt;&lt;item&gt;2575&lt;/item&gt;&lt;item&gt;2576&lt;/item&gt;&lt;item&gt;2577&lt;/item&gt;&lt;item&gt;2578&lt;/item&gt;&lt;item&gt;2579&lt;/item&gt;&lt;item&gt;2580&lt;/item&gt;&lt;item&gt;2581&lt;/item&gt;&lt;item&gt;2582&lt;/item&gt;&lt;item&gt;2583&lt;/item&gt;&lt;item&gt;2584&lt;/item&gt;&lt;item&gt;2585&lt;/item&gt;&lt;item&gt;2586&lt;/item&gt;&lt;item&gt;2587&lt;/item&gt;&lt;item&gt;2588&lt;/item&gt;&lt;item&gt;2589&lt;/item&gt;&lt;item&gt;2590&lt;/item&gt;&lt;/record-ids&gt;&lt;/item&gt;&lt;/Libraries&gt;"/>
  </w:docVars>
  <w:rsids>
    <w:rsidRoot w:val="005D16CB"/>
    <w:rsid w:val="00000D19"/>
    <w:rsid w:val="000012F3"/>
    <w:rsid w:val="0000214E"/>
    <w:rsid w:val="00002865"/>
    <w:rsid w:val="00003B0E"/>
    <w:rsid w:val="00004DA8"/>
    <w:rsid w:val="00006F1F"/>
    <w:rsid w:val="00021E8A"/>
    <w:rsid w:val="00021EF8"/>
    <w:rsid w:val="00023DD3"/>
    <w:rsid w:val="00027F27"/>
    <w:rsid w:val="00033875"/>
    <w:rsid w:val="00035079"/>
    <w:rsid w:val="00035BC8"/>
    <w:rsid w:val="00041A49"/>
    <w:rsid w:val="00042359"/>
    <w:rsid w:val="00047B27"/>
    <w:rsid w:val="00053A6F"/>
    <w:rsid w:val="00061D97"/>
    <w:rsid w:val="0006260D"/>
    <w:rsid w:val="000706CE"/>
    <w:rsid w:val="00072525"/>
    <w:rsid w:val="000768E6"/>
    <w:rsid w:val="000778BF"/>
    <w:rsid w:val="00083E1E"/>
    <w:rsid w:val="00084747"/>
    <w:rsid w:val="00085587"/>
    <w:rsid w:val="0008782D"/>
    <w:rsid w:val="00090787"/>
    <w:rsid w:val="00095198"/>
    <w:rsid w:val="00097E8D"/>
    <w:rsid w:val="000A32E8"/>
    <w:rsid w:val="000A3666"/>
    <w:rsid w:val="000B2105"/>
    <w:rsid w:val="000B31CB"/>
    <w:rsid w:val="000C3A4D"/>
    <w:rsid w:val="000C3BF4"/>
    <w:rsid w:val="000D0276"/>
    <w:rsid w:val="000D2671"/>
    <w:rsid w:val="000D6B0A"/>
    <w:rsid w:val="000D7DFB"/>
    <w:rsid w:val="000E1AD2"/>
    <w:rsid w:val="000E4B35"/>
    <w:rsid w:val="000F1526"/>
    <w:rsid w:val="000F3CC7"/>
    <w:rsid w:val="000F3EF3"/>
    <w:rsid w:val="000F455F"/>
    <w:rsid w:val="000F78DC"/>
    <w:rsid w:val="00101DC0"/>
    <w:rsid w:val="001034F8"/>
    <w:rsid w:val="00106EA8"/>
    <w:rsid w:val="001073B2"/>
    <w:rsid w:val="00111945"/>
    <w:rsid w:val="00116D3B"/>
    <w:rsid w:val="00116FDB"/>
    <w:rsid w:val="00117179"/>
    <w:rsid w:val="00117466"/>
    <w:rsid w:val="001179CF"/>
    <w:rsid w:val="00120EBE"/>
    <w:rsid w:val="0012147A"/>
    <w:rsid w:val="0012427C"/>
    <w:rsid w:val="001308A1"/>
    <w:rsid w:val="001321F4"/>
    <w:rsid w:val="00132B27"/>
    <w:rsid w:val="00135096"/>
    <w:rsid w:val="001377F6"/>
    <w:rsid w:val="00137FBE"/>
    <w:rsid w:val="00141195"/>
    <w:rsid w:val="00142384"/>
    <w:rsid w:val="001509D3"/>
    <w:rsid w:val="00150E3D"/>
    <w:rsid w:val="00155664"/>
    <w:rsid w:val="00155D11"/>
    <w:rsid w:val="00155E0C"/>
    <w:rsid w:val="00156EC6"/>
    <w:rsid w:val="001608A0"/>
    <w:rsid w:val="001637AA"/>
    <w:rsid w:val="00165482"/>
    <w:rsid w:val="001657C8"/>
    <w:rsid w:val="001659DF"/>
    <w:rsid w:val="001664EF"/>
    <w:rsid w:val="00166C50"/>
    <w:rsid w:val="00166FDD"/>
    <w:rsid w:val="001706E7"/>
    <w:rsid w:val="001732A6"/>
    <w:rsid w:val="00174517"/>
    <w:rsid w:val="00181EB7"/>
    <w:rsid w:val="00182F55"/>
    <w:rsid w:val="0018387B"/>
    <w:rsid w:val="00194C78"/>
    <w:rsid w:val="001951B4"/>
    <w:rsid w:val="001A08DA"/>
    <w:rsid w:val="001A1313"/>
    <w:rsid w:val="001A3D69"/>
    <w:rsid w:val="001A5D59"/>
    <w:rsid w:val="001A6E77"/>
    <w:rsid w:val="001A74FC"/>
    <w:rsid w:val="001B084E"/>
    <w:rsid w:val="001B3AF9"/>
    <w:rsid w:val="001B4B20"/>
    <w:rsid w:val="001D0FF5"/>
    <w:rsid w:val="001D1B62"/>
    <w:rsid w:val="001D5083"/>
    <w:rsid w:val="001D543E"/>
    <w:rsid w:val="001D545F"/>
    <w:rsid w:val="001E1EC5"/>
    <w:rsid w:val="001E2E57"/>
    <w:rsid w:val="001E4B6E"/>
    <w:rsid w:val="001E4DB0"/>
    <w:rsid w:val="001E51A3"/>
    <w:rsid w:val="001F0BFD"/>
    <w:rsid w:val="001F115C"/>
    <w:rsid w:val="001F19F2"/>
    <w:rsid w:val="001F3558"/>
    <w:rsid w:val="001F4D9B"/>
    <w:rsid w:val="001F5415"/>
    <w:rsid w:val="001F645A"/>
    <w:rsid w:val="001F6B9B"/>
    <w:rsid w:val="00205006"/>
    <w:rsid w:val="00206CF6"/>
    <w:rsid w:val="002101B0"/>
    <w:rsid w:val="0021056B"/>
    <w:rsid w:val="00210C7E"/>
    <w:rsid w:val="00211381"/>
    <w:rsid w:val="00214D5B"/>
    <w:rsid w:val="00216A77"/>
    <w:rsid w:val="0021767F"/>
    <w:rsid w:val="00217AE7"/>
    <w:rsid w:val="00220D42"/>
    <w:rsid w:val="00221360"/>
    <w:rsid w:val="002215C2"/>
    <w:rsid w:val="00224906"/>
    <w:rsid w:val="0022588C"/>
    <w:rsid w:val="002265CF"/>
    <w:rsid w:val="00234975"/>
    <w:rsid w:val="002358BC"/>
    <w:rsid w:val="002367BE"/>
    <w:rsid w:val="002377C8"/>
    <w:rsid w:val="0024065A"/>
    <w:rsid w:val="002411DB"/>
    <w:rsid w:val="002425B9"/>
    <w:rsid w:val="00243C59"/>
    <w:rsid w:val="00243CD3"/>
    <w:rsid w:val="002449F8"/>
    <w:rsid w:val="00247F7A"/>
    <w:rsid w:val="002520C1"/>
    <w:rsid w:val="002532B2"/>
    <w:rsid w:val="00254A30"/>
    <w:rsid w:val="00260243"/>
    <w:rsid w:val="00263F2E"/>
    <w:rsid w:val="0026731F"/>
    <w:rsid w:val="00270A44"/>
    <w:rsid w:val="00273205"/>
    <w:rsid w:val="00276EFC"/>
    <w:rsid w:val="00277CF4"/>
    <w:rsid w:val="00280026"/>
    <w:rsid w:val="0028718A"/>
    <w:rsid w:val="002904B4"/>
    <w:rsid w:val="002A11FF"/>
    <w:rsid w:val="002A25BD"/>
    <w:rsid w:val="002A7DB1"/>
    <w:rsid w:val="002B0BC7"/>
    <w:rsid w:val="002B49C0"/>
    <w:rsid w:val="002B5AF3"/>
    <w:rsid w:val="002B7D46"/>
    <w:rsid w:val="002C2CC9"/>
    <w:rsid w:val="002C3E0B"/>
    <w:rsid w:val="002C3EB4"/>
    <w:rsid w:val="002C5AD1"/>
    <w:rsid w:val="002C6AAF"/>
    <w:rsid w:val="002D0A9D"/>
    <w:rsid w:val="002D1D29"/>
    <w:rsid w:val="002D22BE"/>
    <w:rsid w:val="002D5B88"/>
    <w:rsid w:val="002D7290"/>
    <w:rsid w:val="002E0012"/>
    <w:rsid w:val="002E2C33"/>
    <w:rsid w:val="002E398E"/>
    <w:rsid w:val="002E6A05"/>
    <w:rsid w:val="002E715D"/>
    <w:rsid w:val="002E7E1B"/>
    <w:rsid w:val="002F285D"/>
    <w:rsid w:val="002F3A54"/>
    <w:rsid w:val="002F5C34"/>
    <w:rsid w:val="003014B1"/>
    <w:rsid w:val="00304E10"/>
    <w:rsid w:val="00313122"/>
    <w:rsid w:val="0031328E"/>
    <w:rsid w:val="00320378"/>
    <w:rsid w:val="00320B66"/>
    <w:rsid w:val="00320C9B"/>
    <w:rsid w:val="003228B1"/>
    <w:rsid w:val="0032519D"/>
    <w:rsid w:val="00325598"/>
    <w:rsid w:val="00331869"/>
    <w:rsid w:val="00331EB4"/>
    <w:rsid w:val="00342B85"/>
    <w:rsid w:val="003437F3"/>
    <w:rsid w:val="0034517E"/>
    <w:rsid w:val="0034694B"/>
    <w:rsid w:val="00347BA0"/>
    <w:rsid w:val="00354E2B"/>
    <w:rsid w:val="00360EAD"/>
    <w:rsid w:val="0036491A"/>
    <w:rsid w:val="00364E5B"/>
    <w:rsid w:val="00366C0F"/>
    <w:rsid w:val="003678A9"/>
    <w:rsid w:val="00371708"/>
    <w:rsid w:val="0037392D"/>
    <w:rsid w:val="003750B4"/>
    <w:rsid w:val="0037573F"/>
    <w:rsid w:val="00383D7B"/>
    <w:rsid w:val="0038634A"/>
    <w:rsid w:val="00386DAA"/>
    <w:rsid w:val="00394966"/>
    <w:rsid w:val="00395AD5"/>
    <w:rsid w:val="003A1FC1"/>
    <w:rsid w:val="003A4019"/>
    <w:rsid w:val="003A6443"/>
    <w:rsid w:val="003A681A"/>
    <w:rsid w:val="003B0680"/>
    <w:rsid w:val="003B36F4"/>
    <w:rsid w:val="003C30A2"/>
    <w:rsid w:val="003C378C"/>
    <w:rsid w:val="003C3E83"/>
    <w:rsid w:val="003C6DFC"/>
    <w:rsid w:val="003D0CB1"/>
    <w:rsid w:val="003D12FB"/>
    <w:rsid w:val="003D21CF"/>
    <w:rsid w:val="003D4241"/>
    <w:rsid w:val="003D5F0D"/>
    <w:rsid w:val="003D7976"/>
    <w:rsid w:val="003E3B5C"/>
    <w:rsid w:val="003E6FFB"/>
    <w:rsid w:val="003F1BF7"/>
    <w:rsid w:val="003F59E9"/>
    <w:rsid w:val="0040076B"/>
    <w:rsid w:val="00403865"/>
    <w:rsid w:val="00406283"/>
    <w:rsid w:val="00406CD4"/>
    <w:rsid w:val="00407DD1"/>
    <w:rsid w:val="004103AF"/>
    <w:rsid w:val="0041218F"/>
    <w:rsid w:val="00412497"/>
    <w:rsid w:val="004227AB"/>
    <w:rsid w:val="00422C37"/>
    <w:rsid w:val="00425C1B"/>
    <w:rsid w:val="0042748B"/>
    <w:rsid w:val="004309A2"/>
    <w:rsid w:val="00432E69"/>
    <w:rsid w:val="00434AE1"/>
    <w:rsid w:val="004412B9"/>
    <w:rsid w:val="00441551"/>
    <w:rsid w:val="00445F6D"/>
    <w:rsid w:val="004468A3"/>
    <w:rsid w:val="004472AD"/>
    <w:rsid w:val="00447618"/>
    <w:rsid w:val="00450771"/>
    <w:rsid w:val="00450D83"/>
    <w:rsid w:val="004540E9"/>
    <w:rsid w:val="0046491E"/>
    <w:rsid w:val="004659CB"/>
    <w:rsid w:val="00471866"/>
    <w:rsid w:val="0047189E"/>
    <w:rsid w:val="00471E33"/>
    <w:rsid w:val="00474C59"/>
    <w:rsid w:val="00476A5B"/>
    <w:rsid w:val="004837B4"/>
    <w:rsid w:val="004877BF"/>
    <w:rsid w:val="00492C61"/>
    <w:rsid w:val="00496BB4"/>
    <w:rsid w:val="00496DE6"/>
    <w:rsid w:val="00497CCB"/>
    <w:rsid w:val="004A104F"/>
    <w:rsid w:val="004A115E"/>
    <w:rsid w:val="004A1CF7"/>
    <w:rsid w:val="004A2AF9"/>
    <w:rsid w:val="004A3B35"/>
    <w:rsid w:val="004A4A08"/>
    <w:rsid w:val="004A789E"/>
    <w:rsid w:val="004B3B50"/>
    <w:rsid w:val="004B4806"/>
    <w:rsid w:val="004B79C1"/>
    <w:rsid w:val="004C173C"/>
    <w:rsid w:val="004D15CD"/>
    <w:rsid w:val="004D381D"/>
    <w:rsid w:val="004D4165"/>
    <w:rsid w:val="004D4F69"/>
    <w:rsid w:val="004E36C6"/>
    <w:rsid w:val="004E383B"/>
    <w:rsid w:val="004E3D57"/>
    <w:rsid w:val="004E3ECA"/>
    <w:rsid w:val="004E6834"/>
    <w:rsid w:val="004F0954"/>
    <w:rsid w:val="004F479F"/>
    <w:rsid w:val="004F6F5F"/>
    <w:rsid w:val="00506BFC"/>
    <w:rsid w:val="00506D98"/>
    <w:rsid w:val="00511B19"/>
    <w:rsid w:val="00513C6D"/>
    <w:rsid w:val="005207DA"/>
    <w:rsid w:val="00520EAA"/>
    <w:rsid w:val="005255B5"/>
    <w:rsid w:val="00527766"/>
    <w:rsid w:val="00530F45"/>
    <w:rsid w:val="00531A7C"/>
    <w:rsid w:val="005323CB"/>
    <w:rsid w:val="00536D60"/>
    <w:rsid w:val="0053766B"/>
    <w:rsid w:val="00541DBD"/>
    <w:rsid w:val="00543E3B"/>
    <w:rsid w:val="0054513A"/>
    <w:rsid w:val="00546329"/>
    <w:rsid w:val="005503E1"/>
    <w:rsid w:val="00554D44"/>
    <w:rsid w:val="0055583E"/>
    <w:rsid w:val="00555DE6"/>
    <w:rsid w:val="00560B88"/>
    <w:rsid w:val="00561CC5"/>
    <w:rsid w:val="005670A3"/>
    <w:rsid w:val="00575977"/>
    <w:rsid w:val="00577931"/>
    <w:rsid w:val="0058250C"/>
    <w:rsid w:val="00583ABB"/>
    <w:rsid w:val="00584D20"/>
    <w:rsid w:val="00586553"/>
    <w:rsid w:val="00587126"/>
    <w:rsid w:val="005923F1"/>
    <w:rsid w:val="00592F0C"/>
    <w:rsid w:val="0059398F"/>
    <w:rsid w:val="005958A8"/>
    <w:rsid w:val="005A24E4"/>
    <w:rsid w:val="005A2DD4"/>
    <w:rsid w:val="005A4FF1"/>
    <w:rsid w:val="005A52F7"/>
    <w:rsid w:val="005B4FB2"/>
    <w:rsid w:val="005C39A0"/>
    <w:rsid w:val="005C3B05"/>
    <w:rsid w:val="005C4C32"/>
    <w:rsid w:val="005C4D85"/>
    <w:rsid w:val="005D16CB"/>
    <w:rsid w:val="005D672B"/>
    <w:rsid w:val="005D783E"/>
    <w:rsid w:val="005E0003"/>
    <w:rsid w:val="005E294F"/>
    <w:rsid w:val="005E3B99"/>
    <w:rsid w:val="005E4DF7"/>
    <w:rsid w:val="005E7427"/>
    <w:rsid w:val="005F0EDD"/>
    <w:rsid w:val="005F2931"/>
    <w:rsid w:val="005F6DAC"/>
    <w:rsid w:val="00604FF9"/>
    <w:rsid w:val="0061077F"/>
    <w:rsid w:val="00613F99"/>
    <w:rsid w:val="00617CF5"/>
    <w:rsid w:val="00625BCD"/>
    <w:rsid w:val="00632A74"/>
    <w:rsid w:val="00636011"/>
    <w:rsid w:val="00641ED3"/>
    <w:rsid w:val="00642A7C"/>
    <w:rsid w:val="006433CF"/>
    <w:rsid w:val="00643C2A"/>
    <w:rsid w:val="0064414F"/>
    <w:rsid w:val="0064580B"/>
    <w:rsid w:val="0064710B"/>
    <w:rsid w:val="00654EA5"/>
    <w:rsid w:val="00657C30"/>
    <w:rsid w:val="00660ABE"/>
    <w:rsid w:val="006647E0"/>
    <w:rsid w:val="00665F3A"/>
    <w:rsid w:val="00666DEA"/>
    <w:rsid w:val="0067391B"/>
    <w:rsid w:val="006768B8"/>
    <w:rsid w:val="0067718B"/>
    <w:rsid w:val="00677D23"/>
    <w:rsid w:val="0068240C"/>
    <w:rsid w:val="00682C25"/>
    <w:rsid w:val="00684DE6"/>
    <w:rsid w:val="00685A26"/>
    <w:rsid w:val="0068652B"/>
    <w:rsid w:val="006868F4"/>
    <w:rsid w:val="00691E59"/>
    <w:rsid w:val="00693813"/>
    <w:rsid w:val="00693D3A"/>
    <w:rsid w:val="00694969"/>
    <w:rsid w:val="006A04A9"/>
    <w:rsid w:val="006A43AF"/>
    <w:rsid w:val="006B082C"/>
    <w:rsid w:val="006B1263"/>
    <w:rsid w:val="006B358C"/>
    <w:rsid w:val="006B39AB"/>
    <w:rsid w:val="006B46DB"/>
    <w:rsid w:val="006C0564"/>
    <w:rsid w:val="006C1727"/>
    <w:rsid w:val="006C4119"/>
    <w:rsid w:val="006C57DA"/>
    <w:rsid w:val="006C59AE"/>
    <w:rsid w:val="006D0F8A"/>
    <w:rsid w:val="006D252C"/>
    <w:rsid w:val="006D35DC"/>
    <w:rsid w:val="006D3842"/>
    <w:rsid w:val="006D4401"/>
    <w:rsid w:val="006D49CF"/>
    <w:rsid w:val="006D6CAD"/>
    <w:rsid w:val="006E165B"/>
    <w:rsid w:val="006E2E3A"/>
    <w:rsid w:val="006E50D1"/>
    <w:rsid w:val="006E516C"/>
    <w:rsid w:val="006E6265"/>
    <w:rsid w:val="006F0CEF"/>
    <w:rsid w:val="006F5A17"/>
    <w:rsid w:val="006F5F98"/>
    <w:rsid w:val="0070395B"/>
    <w:rsid w:val="0070656F"/>
    <w:rsid w:val="00713346"/>
    <w:rsid w:val="007140EA"/>
    <w:rsid w:val="00715B7F"/>
    <w:rsid w:val="007167F8"/>
    <w:rsid w:val="00716C9D"/>
    <w:rsid w:val="007178D6"/>
    <w:rsid w:val="00721E67"/>
    <w:rsid w:val="00722EA3"/>
    <w:rsid w:val="00724990"/>
    <w:rsid w:val="0072535F"/>
    <w:rsid w:val="00727CD7"/>
    <w:rsid w:val="00730724"/>
    <w:rsid w:val="00733B45"/>
    <w:rsid w:val="00734875"/>
    <w:rsid w:val="00735E87"/>
    <w:rsid w:val="0073615E"/>
    <w:rsid w:val="00737EB6"/>
    <w:rsid w:val="00743E5F"/>
    <w:rsid w:val="00744FF3"/>
    <w:rsid w:val="007454DF"/>
    <w:rsid w:val="00750AE0"/>
    <w:rsid w:val="0075648B"/>
    <w:rsid w:val="00761307"/>
    <w:rsid w:val="007620DD"/>
    <w:rsid w:val="00762CFA"/>
    <w:rsid w:val="007704ED"/>
    <w:rsid w:val="00770DF3"/>
    <w:rsid w:val="00771FF8"/>
    <w:rsid w:val="00772068"/>
    <w:rsid w:val="007730C4"/>
    <w:rsid w:val="00777661"/>
    <w:rsid w:val="00793209"/>
    <w:rsid w:val="0079380B"/>
    <w:rsid w:val="007947B6"/>
    <w:rsid w:val="00796C1C"/>
    <w:rsid w:val="007975B8"/>
    <w:rsid w:val="007A1A6D"/>
    <w:rsid w:val="007A3E49"/>
    <w:rsid w:val="007A4559"/>
    <w:rsid w:val="007A5791"/>
    <w:rsid w:val="007A5E3E"/>
    <w:rsid w:val="007B4B0C"/>
    <w:rsid w:val="007B68F3"/>
    <w:rsid w:val="007B75DC"/>
    <w:rsid w:val="007B7F6B"/>
    <w:rsid w:val="007C0B20"/>
    <w:rsid w:val="007C2087"/>
    <w:rsid w:val="007D4E5F"/>
    <w:rsid w:val="007D5215"/>
    <w:rsid w:val="007E2336"/>
    <w:rsid w:val="007E531B"/>
    <w:rsid w:val="007F055E"/>
    <w:rsid w:val="008008FA"/>
    <w:rsid w:val="00801598"/>
    <w:rsid w:val="00803972"/>
    <w:rsid w:val="008050D9"/>
    <w:rsid w:val="00807264"/>
    <w:rsid w:val="00810C81"/>
    <w:rsid w:val="00813203"/>
    <w:rsid w:val="00814248"/>
    <w:rsid w:val="0082007E"/>
    <w:rsid w:val="00820A0A"/>
    <w:rsid w:val="00822371"/>
    <w:rsid w:val="008256D4"/>
    <w:rsid w:val="0084616F"/>
    <w:rsid w:val="00851EF1"/>
    <w:rsid w:val="0086017C"/>
    <w:rsid w:val="00861031"/>
    <w:rsid w:val="008712BC"/>
    <w:rsid w:val="008718C3"/>
    <w:rsid w:val="00874A33"/>
    <w:rsid w:val="00875C4B"/>
    <w:rsid w:val="00877E53"/>
    <w:rsid w:val="00882091"/>
    <w:rsid w:val="00884224"/>
    <w:rsid w:val="00884A88"/>
    <w:rsid w:val="00885C35"/>
    <w:rsid w:val="00894F83"/>
    <w:rsid w:val="0089576B"/>
    <w:rsid w:val="00897975"/>
    <w:rsid w:val="008A33BF"/>
    <w:rsid w:val="008B3A36"/>
    <w:rsid w:val="008B53E6"/>
    <w:rsid w:val="008C7368"/>
    <w:rsid w:val="008D05AC"/>
    <w:rsid w:val="008D303A"/>
    <w:rsid w:val="008D6B9D"/>
    <w:rsid w:val="008E1AE9"/>
    <w:rsid w:val="008E1B43"/>
    <w:rsid w:val="008E1CD4"/>
    <w:rsid w:val="008E2DD3"/>
    <w:rsid w:val="008E45BB"/>
    <w:rsid w:val="008E4B69"/>
    <w:rsid w:val="008E5BA4"/>
    <w:rsid w:val="008E69A7"/>
    <w:rsid w:val="008F2319"/>
    <w:rsid w:val="008F3144"/>
    <w:rsid w:val="008F5804"/>
    <w:rsid w:val="00901B88"/>
    <w:rsid w:val="009068C3"/>
    <w:rsid w:val="00906FBE"/>
    <w:rsid w:val="009071C0"/>
    <w:rsid w:val="00910A24"/>
    <w:rsid w:val="00910AEE"/>
    <w:rsid w:val="009151BA"/>
    <w:rsid w:val="0091665D"/>
    <w:rsid w:val="0092303F"/>
    <w:rsid w:val="009236B2"/>
    <w:rsid w:val="00923DA8"/>
    <w:rsid w:val="00927E1E"/>
    <w:rsid w:val="009324DB"/>
    <w:rsid w:val="00933427"/>
    <w:rsid w:val="00935389"/>
    <w:rsid w:val="00937789"/>
    <w:rsid w:val="00937FF5"/>
    <w:rsid w:val="009420F9"/>
    <w:rsid w:val="00944337"/>
    <w:rsid w:val="00950FAC"/>
    <w:rsid w:val="00952B97"/>
    <w:rsid w:val="00955E7B"/>
    <w:rsid w:val="0095776D"/>
    <w:rsid w:val="00961586"/>
    <w:rsid w:val="00961BE1"/>
    <w:rsid w:val="00964D25"/>
    <w:rsid w:val="00966A72"/>
    <w:rsid w:val="0097180B"/>
    <w:rsid w:val="00975BE2"/>
    <w:rsid w:val="009805A4"/>
    <w:rsid w:val="00983497"/>
    <w:rsid w:val="00983B47"/>
    <w:rsid w:val="009857B4"/>
    <w:rsid w:val="0099134A"/>
    <w:rsid w:val="00993B76"/>
    <w:rsid w:val="009971A3"/>
    <w:rsid w:val="00997601"/>
    <w:rsid w:val="00997870"/>
    <w:rsid w:val="009A1566"/>
    <w:rsid w:val="009A3632"/>
    <w:rsid w:val="009A36A3"/>
    <w:rsid w:val="009A3CD2"/>
    <w:rsid w:val="009A3DA8"/>
    <w:rsid w:val="009A5481"/>
    <w:rsid w:val="009B7E99"/>
    <w:rsid w:val="009C45AA"/>
    <w:rsid w:val="009C480F"/>
    <w:rsid w:val="009C4CB7"/>
    <w:rsid w:val="009E0166"/>
    <w:rsid w:val="009E18AF"/>
    <w:rsid w:val="009E35FD"/>
    <w:rsid w:val="009E3AF6"/>
    <w:rsid w:val="009E59F9"/>
    <w:rsid w:val="009E7510"/>
    <w:rsid w:val="00A003D5"/>
    <w:rsid w:val="00A05FB0"/>
    <w:rsid w:val="00A06D69"/>
    <w:rsid w:val="00A14B05"/>
    <w:rsid w:val="00A15704"/>
    <w:rsid w:val="00A16A38"/>
    <w:rsid w:val="00A16C3C"/>
    <w:rsid w:val="00A21303"/>
    <w:rsid w:val="00A23E5A"/>
    <w:rsid w:val="00A2411A"/>
    <w:rsid w:val="00A25F7A"/>
    <w:rsid w:val="00A27E7B"/>
    <w:rsid w:val="00A32B24"/>
    <w:rsid w:val="00A33207"/>
    <w:rsid w:val="00A358CD"/>
    <w:rsid w:val="00A41678"/>
    <w:rsid w:val="00A42A7A"/>
    <w:rsid w:val="00A43D9D"/>
    <w:rsid w:val="00A461B9"/>
    <w:rsid w:val="00A51951"/>
    <w:rsid w:val="00A53D62"/>
    <w:rsid w:val="00A5535E"/>
    <w:rsid w:val="00A5572F"/>
    <w:rsid w:val="00A565C0"/>
    <w:rsid w:val="00A575DA"/>
    <w:rsid w:val="00A60CE1"/>
    <w:rsid w:val="00A62B8A"/>
    <w:rsid w:val="00A65E62"/>
    <w:rsid w:val="00A665BD"/>
    <w:rsid w:val="00A67D68"/>
    <w:rsid w:val="00A71E6D"/>
    <w:rsid w:val="00A73486"/>
    <w:rsid w:val="00A738E3"/>
    <w:rsid w:val="00A76620"/>
    <w:rsid w:val="00A7701C"/>
    <w:rsid w:val="00A813FA"/>
    <w:rsid w:val="00A8187F"/>
    <w:rsid w:val="00A829E8"/>
    <w:rsid w:val="00A870B1"/>
    <w:rsid w:val="00A87361"/>
    <w:rsid w:val="00A876AD"/>
    <w:rsid w:val="00A90009"/>
    <w:rsid w:val="00A919D9"/>
    <w:rsid w:val="00A94750"/>
    <w:rsid w:val="00A94873"/>
    <w:rsid w:val="00A9793C"/>
    <w:rsid w:val="00AA021F"/>
    <w:rsid w:val="00AA0D25"/>
    <w:rsid w:val="00AA44AF"/>
    <w:rsid w:val="00AA5F0D"/>
    <w:rsid w:val="00AA7CB5"/>
    <w:rsid w:val="00AB2CBA"/>
    <w:rsid w:val="00AB3913"/>
    <w:rsid w:val="00AB6127"/>
    <w:rsid w:val="00AC594E"/>
    <w:rsid w:val="00AC63B6"/>
    <w:rsid w:val="00AC6B97"/>
    <w:rsid w:val="00AC7BFA"/>
    <w:rsid w:val="00AD03F5"/>
    <w:rsid w:val="00AD153D"/>
    <w:rsid w:val="00AD3B59"/>
    <w:rsid w:val="00AD4701"/>
    <w:rsid w:val="00AD58CA"/>
    <w:rsid w:val="00AD5D0A"/>
    <w:rsid w:val="00AE037E"/>
    <w:rsid w:val="00AF1D10"/>
    <w:rsid w:val="00AF2DBD"/>
    <w:rsid w:val="00AF52DF"/>
    <w:rsid w:val="00AF52F3"/>
    <w:rsid w:val="00AF5CA8"/>
    <w:rsid w:val="00AF6C12"/>
    <w:rsid w:val="00AF75DB"/>
    <w:rsid w:val="00B01FA8"/>
    <w:rsid w:val="00B05DC8"/>
    <w:rsid w:val="00B17445"/>
    <w:rsid w:val="00B2157A"/>
    <w:rsid w:val="00B22BEC"/>
    <w:rsid w:val="00B24C88"/>
    <w:rsid w:val="00B2574D"/>
    <w:rsid w:val="00B26279"/>
    <w:rsid w:val="00B30219"/>
    <w:rsid w:val="00B369D8"/>
    <w:rsid w:val="00B40BD3"/>
    <w:rsid w:val="00B50A51"/>
    <w:rsid w:val="00B50CBF"/>
    <w:rsid w:val="00B510FE"/>
    <w:rsid w:val="00B52A5F"/>
    <w:rsid w:val="00B533AF"/>
    <w:rsid w:val="00B60E22"/>
    <w:rsid w:val="00B62603"/>
    <w:rsid w:val="00B631AE"/>
    <w:rsid w:val="00B64CDF"/>
    <w:rsid w:val="00B712CB"/>
    <w:rsid w:val="00B71F07"/>
    <w:rsid w:val="00B735DC"/>
    <w:rsid w:val="00B73D04"/>
    <w:rsid w:val="00B747EE"/>
    <w:rsid w:val="00B74D64"/>
    <w:rsid w:val="00B75DA3"/>
    <w:rsid w:val="00B764A5"/>
    <w:rsid w:val="00B844B2"/>
    <w:rsid w:val="00B86021"/>
    <w:rsid w:val="00B908AE"/>
    <w:rsid w:val="00B912CC"/>
    <w:rsid w:val="00B91AF8"/>
    <w:rsid w:val="00B93F5B"/>
    <w:rsid w:val="00B9509C"/>
    <w:rsid w:val="00B96872"/>
    <w:rsid w:val="00B97A10"/>
    <w:rsid w:val="00B97BF2"/>
    <w:rsid w:val="00BA0E48"/>
    <w:rsid w:val="00BA1750"/>
    <w:rsid w:val="00BA37B7"/>
    <w:rsid w:val="00BA4CB0"/>
    <w:rsid w:val="00BB00A8"/>
    <w:rsid w:val="00BB06E3"/>
    <w:rsid w:val="00BB18AB"/>
    <w:rsid w:val="00BB38D0"/>
    <w:rsid w:val="00BB4449"/>
    <w:rsid w:val="00BB76D2"/>
    <w:rsid w:val="00BB7BFA"/>
    <w:rsid w:val="00BC0A8B"/>
    <w:rsid w:val="00BC5CC5"/>
    <w:rsid w:val="00BC74FA"/>
    <w:rsid w:val="00BD0E55"/>
    <w:rsid w:val="00BD4CEA"/>
    <w:rsid w:val="00BD6395"/>
    <w:rsid w:val="00BE252A"/>
    <w:rsid w:val="00BE39DE"/>
    <w:rsid w:val="00BE6162"/>
    <w:rsid w:val="00BE6F27"/>
    <w:rsid w:val="00BF6FB1"/>
    <w:rsid w:val="00BF7C23"/>
    <w:rsid w:val="00C0022D"/>
    <w:rsid w:val="00C01D4E"/>
    <w:rsid w:val="00C07939"/>
    <w:rsid w:val="00C1019A"/>
    <w:rsid w:val="00C11881"/>
    <w:rsid w:val="00C1594A"/>
    <w:rsid w:val="00C15CCE"/>
    <w:rsid w:val="00C17250"/>
    <w:rsid w:val="00C25498"/>
    <w:rsid w:val="00C27E32"/>
    <w:rsid w:val="00C306E7"/>
    <w:rsid w:val="00C30AFB"/>
    <w:rsid w:val="00C31CAC"/>
    <w:rsid w:val="00C34F11"/>
    <w:rsid w:val="00C37772"/>
    <w:rsid w:val="00C4242B"/>
    <w:rsid w:val="00C43B4D"/>
    <w:rsid w:val="00C474E3"/>
    <w:rsid w:val="00C6249F"/>
    <w:rsid w:val="00C62AE1"/>
    <w:rsid w:val="00C7721C"/>
    <w:rsid w:val="00C7767B"/>
    <w:rsid w:val="00C801F7"/>
    <w:rsid w:val="00C80D6E"/>
    <w:rsid w:val="00C8650D"/>
    <w:rsid w:val="00C87D59"/>
    <w:rsid w:val="00C903D0"/>
    <w:rsid w:val="00C9062B"/>
    <w:rsid w:val="00C91144"/>
    <w:rsid w:val="00C94A9E"/>
    <w:rsid w:val="00C95555"/>
    <w:rsid w:val="00C95B38"/>
    <w:rsid w:val="00C96B39"/>
    <w:rsid w:val="00CA0140"/>
    <w:rsid w:val="00CA03E6"/>
    <w:rsid w:val="00CA1177"/>
    <w:rsid w:val="00CA15A7"/>
    <w:rsid w:val="00CA18D2"/>
    <w:rsid w:val="00CA47BF"/>
    <w:rsid w:val="00CB0992"/>
    <w:rsid w:val="00CB7B2A"/>
    <w:rsid w:val="00CC1097"/>
    <w:rsid w:val="00CC2EE4"/>
    <w:rsid w:val="00CC44A5"/>
    <w:rsid w:val="00CC53FC"/>
    <w:rsid w:val="00CD3488"/>
    <w:rsid w:val="00CD534D"/>
    <w:rsid w:val="00CD5E7F"/>
    <w:rsid w:val="00CE1822"/>
    <w:rsid w:val="00CE3A40"/>
    <w:rsid w:val="00CE4DC2"/>
    <w:rsid w:val="00CE7175"/>
    <w:rsid w:val="00CF213F"/>
    <w:rsid w:val="00CF353B"/>
    <w:rsid w:val="00CF42A3"/>
    <w:rsid w:val="00CF5315"/>
    <w:rsid w:val="00CF5A02"/>
    <w:rsid w:val="00CF5C17"/>
    <w:rsid w:val="00CF75D4"/>
    <w:rsid w:val="00D02096"/>
    <w:rsid w:val="00D042F4"/>
    <w:rsid w:val="00D06C59"/>
    <w:rsid w:val="00D14EB8"/>
    <w:rsid w:val="00D16D2C"/>
    <w:rsid w:val="00D174CF"/>
    <w:rsid w:val="00D17CD6"/>
    <w:rsid w:val="00D20D30"/>
    <w:rsid w:val="00D213E3"/>
    <w:rsid w:val="00D245B9"/>
    <w:rsid w:val="00D245BD"/>
    <w:rsid w:val="00D26461"/>
    <w:rsid w:val="00D35A7C"/>
    <w:rsid w:val="00D35C79"/>
    <w:rsid w:val="00D379C8"/>
    <w:rsid w:val="00D40C7D"/>
    <w:rsid w:val="00D41010"/>
    <w:rsid w:val="00D41EF1"/>
    <w:rsid w:val="00D4591E"/>
    <w:rsid w:val="00D4766B"/>
    <w:rsid w:val="00D518C8"/>
    <w:rsid w:val="00D51943"/>
    <w:rsid w:val="00D5760E"/>
    <w:rsid w:val="00D62BE0"/>
    <w:rsid w:val="00D6305C"/>
    <w:rsid w:val="00D6403F"/>
    <w:rsid w:val="00D6482A"/>
    <w:rsid w:val="00D660DA"/>
    <w:rsid w:val="00D66CB8"/>
    <w:rsid w:val="00D66EBF"/>
    <w:rsid w:val="00D671BA"/>
    <w:rsid w:val="00D67BB8"/>
    <w:rsid w:val="00D735B0"/>
    <w:rsid w:val="00D73AC8"/>
    <w:rsid w:val="00D82E18"/>
    <w:rsid w:val="00D856D4"/>
    <w:rsid w:val="00D862E0"/>
    <w:rsid w:val="00D8680C"/>
    <w:rsid w:val="00D872B5"/>
    <w:rsid w:val="00D87A29"/>
    <w:rsid w:val="00D910B7"/>
    <w:rsid w:val="00D92712"/>
    <w:rsid w:val="00DA1C77"/>
    <w:rsid w:val="00DA2EE6"/>
    <w:rsid w:val="00DA68E3"/>
    <w:rsid w:val="00DA7903"/>
    <w:rsid w:val="00DB13A7"/>
    <w:rsid w:val="00DC17A6"/>
    <w:rsid w:val="00DD10EC"/>
    <w:rsid w:val="00DD169A"/>
    <w:rsid w:val="00DD204A"/>
    <w:rsid w:val="00DD23A9"/>
    <w:rsid w:val="00DD3382"/>
    <w:rsid w:val="00DD4D43"/>
    <w:rsid w:val="00DD719A"/>
    <w:rsid w:val="00DD7A30"/>
    <w:rsid w:val="00DE01B1"/>
    <w:rsid w:val="00DE2F77"/>
    <w:rsid w:val="00DE79AA"/>
    <w:rsid w:val="00DF4526"/>
    <w:rsid w:val="00DF5314"/>
    <w:rsid w:val="00E009FB"/>
    <w:rsid w:val="00E027B7"/>
    <w:rsid w:val="00E03D97"/>
    <w:rsid w:val="00E041A6"/>
    <w:rsid w:val="00E04EB1"/>
    <w:rsid w:val="00E125FB"/>
    <w:rsid w:val="00E176C1"/>
    <w:rsid w:val="00E218F2"/>
    <w:rsid w:val="00E23E76"/>
    <w:rsid w:val="00E24D8D"/>
    <w:rsid w:val="00E26391"/>
    <w:rsid w:val="00E27A3D"/>
    <w:rsid w:val="00E3283F"/>
    <w:rsid w:val="00E359DF"/>
    <w:rsid w:val="00E41BE5"/>
    <w:rsid w:val="00E437BA"/>
    <w:rsid w:val="00E45685"/>
    <w:rsid w:val="00E45CE6"/>
    <w:rsid w:val="00E46851"/>
    <w:rsid w:val="00E5567A"/>
    <w:rsid w:val="00E566B8"/>
    <w:rsid w:val="00E567D8"/>
    <w:rsid w:val="00E6224A"/>
    <w:rsid w:val="00E62611"/>
    <w:rsid w:val="00E657BE"/>
    <w:rsid w:val="00E713A5"/>
    <w:rsid w:val="00E7152D"/>
    <w:rsid w:val="00E811FB"/>
    <w:rsid w:val="00E81EFA"/>
    <w:rsid w:val="00E83046"/>
    <w:rsid w:val="00E90F16"/>
    <w:rsid w:val="00E945ED"/>
    <w:rsid w:val="00E949EC"/>
    <w:rsid w:val="00E95040"/>
    <w:rsid w:val="00EA5A5C"/>
    <w:rsid w:val="00EA7B25"/>
    <w:rsid w:val="00EB5BA2"/>
    <w:rsid w:val="00EC186C"/>
    <w:rsid w:val="00ED1D41"/>
    <w:rsid w:val="00ED4AC8"/>
    <w:rsid w:val="00EE2525"/>
    <w:rsid w:val="00EE354E"/>
    <w:rsid w:val="00EE3898"/>
    <w:rsid w:val="00EE417F"/>
    <w:rsid w:val="00EE4620"/>
    <w:rsid w:val="00EE545F"/>
    <w:rsid w:val="00EE5FD5"/>
    <w:rsid w:val="00EE6026"/>
    <w:rsid w:val="00EF4836"/>
    <w:rsid w:val="00F031A5"/>
    <w:rsid w:val="00F047C3"/>
    <w:rsid w:val="00F0623A"/>
    <w:rsid w:val="00F07BF8"/>
    <w:rsid w:val="00F112DD"/>
    <w:rsid w:val="00F114CE"/>
    <w:rsid w:val="00F13CB0"/>
    <w:rsid w:val="00F1568F"/>
    <w:rsid w:val="00F23B6A"/>
    <w:rsid w:val="00F23C0C"/>
    <w:rsid w:val="00F2403A"/>
    <w:rsid w:val="00F243CC"/>
    <w:rsid w:val="00F2468E"/>
    <w:rsid w:val="00F24D6B"/>
    <w:rsid w:val="00F30D85"/>
    <w:rsid w:val="00F31AA6"/>
    <w:rsid w:val="00F33806"/>
    <w:rsid w:val="00F33F49"/>
    <w:rsid w:val="00F376F4"/>
    <w:rsid w:val="00F428D2"/>
    <w:rsid w:val="00F43A7C"/>
    <w:rsid w:val="00F44443"/>
    <w:rsid w:val="00F45333"/>
    <w:rsid w:val="00F520AE"/>
    <w:rsid w:val="00F56557"/>
    <w:rsid w:val="00F57973"/>
    <w:rsid w:val="00F652DF"/>
    <w:rsid w:val="00F65950"/>
    <w:rsid w:val="00F65D64"/>
    <w:rsid w:val="00F71914"/>
    <w:rsid w:val="00F71A0C"/>
    <w:rsid w:val="00F73845"/>
    <w:rsid w:val="00F7425C"/>
    <w:rsid w:val="00F804AA"/>
    <w:rsid w:val="00F81378"/>
    <w:rsid w:val="00F833DA"/>
    <w:rsid w:val="00F8367B"/>
    <w:rsid w:val="00F85072"/>
    <w:rsid w:val="00F87CB5"/>
    <w:rsid w:val="00F9105F"/>
    <w:rsid w:val="00F916AE"/>
    <w:rsid w:val="00F93311"/>
    <w:rsid w:val="00F9717A"/>
    <w:rsid w:val="00FA1CE8"/>
    <w:rsid w:val="00FA3E2C"/>
    <w:rsid w:val="00FA767F"/>
    <w:rsid w:val="00FB1C03"/>
    <w:rsid w:val="00FB5CB7"/>
    <w:rsid w:val="00FB7442"/>
    <w:rsid w:val="00FC0EF0"/>
    <w:rsid w:val="00FD1858"/>
    <w:rsid w:val="00FE66AB"/>
    <w:rsid w:val="00FF0834"/>
    <w:rsid w:val="00FF32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033087"/>
  <w15:chartTrackingRefBased/>
  <w15:docId w15:val="{5076A0B1-F373-4ED7-A6F4-09F6107972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C44A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3538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3538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947B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3538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9353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538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538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53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5389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93538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C44A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2Char"/>
    <w:link w:val="EndNoteBibliographyTitle"/>
    <w:rsid w:val="00CC44A5"/>
    <w:rPr>
      <w:rFonts w:ascii="Calibri" w:eastAsiaTheme="majorEastAsia" w:hAnsi="Calibri" w:cs="Calibri"/>
      <w:noProof/>
      <w:color w:val="2F5496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CC44A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2Char"/>
    <w:link w:val="EndNoteBibliography"/>
    <w:rsid w:val="00CC44A5"/>
    <w:rPr>
      <w:rFonts w:ascii="Calibri" w:eastAsiaTheme="majorEastAsia" w:hAnsi="Calibri" w:cs="Calibri"/>
      <w:noProof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CC44A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rsid w:val="0032519D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Theme="minorEastAsia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32519D"/>
    <w:rPr>
      <w:rFonts w:eastAsiaTheme="minorEastAsia"/>
      <w:kern w:val="2"/>
      <w:sz w:val="18"/>
      <w:szCs w:val="18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3F59E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F59E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F59E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3F59E9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3F59E9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3F59E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F59E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4Char">
    <w:name w:val="Heading 4 Char"/>
    <w:basedOn w:val="DefaultParagraphFont"/>
    <w:link w:val="Heading4"/>
    <w:uiPriority w:val="9"/>
    <w:rsid w:val="007947B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7947B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D213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13E3"/>
  </w:style>
  <w:style w:type="paragraph" w:styleId="Caption">
    <w:name w:val="caption"/>
    <w:basedOn w:val="Normal"/>
    <w:next w:val="Normal"/>
    <w:uiPriority w:val="35"/>
    <w:unhideWhenUsed/>
    <w:qFormat/>
    <w:rsid w:val="00C15C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B71F0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BB76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8736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1745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D4766B"/>
    <w:pPr>
      <w:spacing w:after="0" w:line="240" w:lineRule="auto"/>
    </w:pPr>
  </w:style>
  <w:style w:type="paragraph" w:styleId="BodyText">
    <w:name w:val="Body Text"/>
    <w:basedOn w:val="Normal"/>
    <w:link w:val="BodyTextChar"/>
    <w:uiPriority w:val="1"/>
    <w:qFormat/>
    <w:rsid w:val="00117466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sz w:val="18"/>
      <w:szCs w:val="18"/>
      <w14:ligatures w14:val="standardContextual"/>
    </w:rPr>
  </w:style>
  <w:style w:type="character" w:customStyle="1" w:styleId="BodyTextChar">
    <w:name w:val="Body Text Char"/>
    <w:basedOn w:val="DefaultParagraphFont"/>
    <w:link w:val="BodyText"/>
    <w:uiPriority w:val="1"/>
    <w:rsid w:val="00117466"/>
    <w:rPr>
      <w:rFonts w:ascii="Times New Roman" w:eastAsiaTheme="minorEastAsia" w:hAnsi="Times New Roman" w:cs="Times New Roman"/>
      <w:sz w:val="18"/>
      <w:szCs w:val="18"/>
      <w14:ligatures w14:val="standardContextual"/>
    </w:rPr>
  </w:style>
  <w:style w:type="paragraph" w:customStyle="1" w:styleId="TableParagraph">
    <w:name w:val="Table Paragraph"/>
    <w:basedOn w:val="Normal"/>
    <w:uiPriority w:val="1"/>
    <w:qFormat/>
    <w:rsid w:val="00117466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sz w:val="24"/>
      <w:szCs w:val="24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30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80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9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08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6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3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1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1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4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5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1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5806C9-C65C-4A51-A196-0F57FB2785FB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3ca48ea3-8c75-4d36-b64f-70604b11fd22}" enabled="1" method="Standard" siteId="{3ac94b33-9135-4821-9502-eafda6592a35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7475</Words>
  <Characters>42610</Characters>
  <Application>Microsoft Office Word</Application>
  <DocSecurity>0</DocSecurity>
  <Lines>355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-ng Kong</dc:creator>
  <cp:keywords/>
  <dc:description/>
  <cp:lastModifiedBy>Sargsyan, Davit [JRDUS]</cp:lastModifiedBy>
  <cp:revision>3</cp:revision>
  <dcterms:created xsi:type="dcterms:W3CDTF">2024-11-26T13:38:00Z</dcterms:created>
  <dcterms:modified xsi:type="dcterms:W3CDTF">2024-11-26T13:39:00Z</dcterms:modified>
</cp:coreProperties>
</file>